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80EED5" w14:textId="5EE68818" w:rsidR="001638A8" w:rsidRDefault="001638A8" w:rsidP="004433F9">
      <w:pPr>
        <w:pStyle w:val="Heading1"/>
      </w:pPr>
      <w:bookmarkStart w:id="0" w:name="_GoBack"/>
      <w:bookmarkEnd w:id="0"/>
      <w:r>
        <w:t>Supplement 1</w:t>
      </w:r>
    </w:p>
    <w:p w14:paraId="019297D7" w14:textId="7F068C1D" w:rsidR="00B10F98" w:rsidRDefault="00EF72FE" w:rsidP="00B10F98">
      <w:pPr>
        <w:pStyle w:val="Heading1"/>
      </w:pPr>
      <w:r>
        <w:t>Full n</w:t>
      </w:r>
      <w:r w:rsidR="008828AE">
        <w:t>arrative of published cases</w:t>
      </w:r>
    </w:p>
    <w:p w14:paraId="393A3F87" w14:textId="33FD6822" w:rsidR="00B10F98" w:rsidRPr="00B10F98" w:rsidRDefault="00B10F98" w:rsidP="00440433">
      <w:pPr>
        <w:ind w:firstLine="0"/>
      </w:pPr>
      <w:r>
        <w:t>The forensic context from Table 1 column 1 is mentioned in bold</w:t>
      </w:r>
    </w:p>
    <w:p w14:paraId="061A341D" w14:textId="77777777" w:rsidR="008828AE" w:rsidRDefault="008828AE" w:rsidP="008828AE">
      <w:pPr>
        <w:pStyle w:val="Heading2"/>
      </w:pPr>
      <w:r>
        <w:t>Nosocomial Transmission</w:t>
      </w:r>
    </w:p>
    <w:p w14:paraId="364DF28F" w14:textId="77777777" w:rsidR="008828AE" w:rsidRDefault="008828AE" w:rsidP="008828AE"/>
    <w:p w14:paraId="675F305D" w14:textId="2E79D6A7" w:rsidR="008828AE" w:rsidRDefault="008828AE" w:rsidP="008828AE">
      <w:r>
        <w:t xml:space="preserve">The first documented forensic use of HIV </w:t>
      </w:r>
      <w:proofErr w:type="spellStart"/>
      <w:r>
        <w:t>phylogenetics</w:t>
      </w:r>
      <w:proofErr w:type="spellEnd"/>
      <w:r>
        <w:t xml:space="preserve"> was in 1990s, in which a dentist from Florida, who knew his HIV-1 positive </w:t>
      </w:r>
      <w:proofErr w:type="spellStart"/>
      <w:r>
        <w:t>serostatus</w:t>
      </w:r>
      <w:proofErr w:type="spellEnd"/>
      <w:r>
        <w:t>, allegedly infected several of his patients</w:t>
      </w:r>
      <w:r w:rsidRPr="00802CEF">
        <w:t xml:space="preserve"> </w:t>
      </w:r>
      <w:r>
        <w:t>during routine dental treatment</w:t>
      </w:r>
      <w:r w:rsidR="00422D79">
        <w:t xml:space="preserve"> (</w:t>
      </w:r>
      <w:r w:rsidR="00422D79" w:rsidRPr="00422D79">
        <w:rPr>
          <w:b/>
        </w:rPr>
        <w:t>First Florida Dentist case in Table 1</w:t>
      </w:r>
      <w:r w:rsidR="00422D79">
        <w:t>)</w:t>
      </w:r>
      <w:r>
        <w:t xml:space="preserve"> </w:t>
      </w:r>
      <w:r w:rsidR="00C13BCD">
        <w:fldChar w:fldCharType="begin"/>
      </w:r>
      <w:r w:rsidR="00C13BCD">
        <w:instrText xml:space="preserve"> ADDIN ZOTERO_ITEM CSL_CITATION {"citationID":"Nki6NNwi","properties":{"formattedCitation":"[1]","plainCitation":"[1]"},"citationItems":[{"id":814,"uris":["http://zotero.org/users/local/Yr3fi0a5/items/N3IM7DUN"],"uri":["http://zotero.org/users/local/Yr3fi0a5/items/N3IM7DUN"],"itemData":{"id":814,"type":"article-journal","title":"Molecular epidemiology of HIV transmission in a dental practice","container-title":"Science (New York, N.Y.)","page":"1165-1171","volume":"256","issue":"5060","source":"PubMed","abstract":"Human immunodeficiency virus type 1 (HIV-1) transmission from infected patients to health-care workers has been well documented, but transmission from an infected health-care worker to a patient has not been reported. After identification of an acquired immunodeficiency syndrome (AIDS) patient who had no known risk factors for HIV infection but who had undergone an invasive procedure performed by a dentist with AIDS, six other patients of this dentist were found to be HIV-infected. Molecular biologic studies were conducted to complement the epidemiologic investigation. Portions of the HIV proviral envelope gene from each of the seven patients, the dentist, and 35 HIV-infected persons from the local geographic area were amplified by polymerase chain reaction and sequenced. Three separate comparative genetic analyses--genetic distance measurements, phylogenetic tree analysis, and amino acid signature pattern analysis--showed that the viruses from the dentist and five dental patients were closely related. These data, together with the epidemiologic investigation, indicated that these patients became infected with HIV while receiving care from a dentist with AIDS.","ISSN":"0036-8075","note":"PMID: 1589796","journalAbbreviation":"Science","language":"eng","author":[{"family":"Ou","given":"C. Y."},{"family":"Ciesielski","given":"C. A."},{"family":"Myers","given":"G."},{"family":"Bandea","given":"C. I."},{"family":"Luo","given":"C. C."},{"family":"Korber","given":"B. T."},{"family":"Mullins","given":"J. I."},{"family":"Schochetman","given":"G."},{"family":"Berkelman","given":"R. L."},{"family":"Economou","given":"A. N."}],"issued":{"date-parts":[["1992",5,22]]}}}],"schema":"https://github.com/citation-style-language/schema/raw/master/csl-citation.json"} </w:instrText>
      </w:r>
      <w:r w:rsidR="00C13BCD">
        <w:fldChar w:fldCharType="separate"/>
      </w:r>
      <w:r w:rsidR="00C13BCD">
        <w:rPr>
          <w:noProof/>
        </w:rPr>
        <w:t>[1]</w:t>
      </w:r>
      <w:r w:rsidR="00C13BCD">
        <w:fldChar w:fldCharType="end"/>
      </w:r>
      <w:r>
        <w:rPr>
          <w:sz w:val="18"/>
          <w:szCs w:val="18"/>
        </w:rPr>
        <w:t>.</w:t>
      </w:r>
      <w:r>
        <w:t xml:space="preserve"> After identification of an HIV positive patient who had no known risk factors for HIV infection but who had undergone an invasive procedure performed by that HIV positive dentist, six other patients of this dentist were found to be HIV-infected. This case was a high-profile investigation, inferring the phylogenetic relationships of HIV-1 in different individuals. </w:t>
      </w:r>
      <w:proofErr w:type="spellStart"/>
      <w:r>
        <w:t>Ou</w:t>
      </w:r>
      <w:proofErr w:type="spellEnd"/>
      <w:r>
        <w:t xml:space="preserve"> </w:t>
      </w:r>
      <w:r w:rsidRPr="005B1F2B">
        <w:rPr>
          <w:i/>
        </w:rPr>
        <w:t>et al</w:t>
      </w:r>
      <w:r>
        <w:t>.</w:t>
      </w:r>
      <w:r w:rsidR="00440433">
        <w:t xml:space="preserve"> </w:t>
      </w:r>
      <w:r w:rsidR="00C13BCD">
        <w:fldChar w:fldCharType="begin"/>
      </w:r>
      <w:r w:rsidR="00C13BCD">
        <w:instrText xml:space="preserve"> ADDIN ZOTERO_ITEM CSL_CITATION {"citationID":"EvXovqoi","properties":{"formattedCitation":"[1]","plainCitation":"[1]"},"citationItems":[{"id":814,"uris":["http://zotero.org/users/local/Yr3fi0a5/items/N3IM7DUN"],"uri":["http://zotero.org/users/local/Yr3fi0a5/items/N3IM7DUN"],"itemData":{"id":814,"type":"article-journal","title":"Molecular epidemiology of HIV transmission in a dental practice","container-title":"Science (New York, N.Y.)","page":"1165-1171","volume":"256","issue":"5060","source":"PubMed","abstract":"Human immunodeficiency virus type 1 (HIV-1) transmission from infected patients to health-care workers has been well documented, but transmission from an infected health-care worker to a patient has not been reported. After identification of an acquired immunodeficiency syndrome (AIDS) patient who had no known risk factors for HIV infection but who had undergone an invasive procedure performed by a dentist with AIDS, six other patients of this dentist were found to be HIV-infected. Molecular biologic studies were conducted to complement the epidemiologic investigation. Portions of the HIV proviral envelope gene from each of the seven patients, the dentist, and 35 HIV-infected persons from the local geographic area were amplified by polymerase chain reaction and sequenced. Three separate comparative genetic analyses--genetic distance measurements, phylogenetic tree analysis, and amino acid signature pattern analysis--showed that the viruses from the dentist and five dental patients were closely related. These data, together with the epidemiologic investigation, indicated that these patients became infected with HIV while receiving care from a dentist with AIDS.","ISSN":"0036-8075","note":"PMID: 1589796","journalAbbreviation":"Science","language":"eng","author":[{"family":"Ou","given":"C. Y."},{"family":"Ciesielski","given":"C. A."},{"family":"Myers","given":"G."},{"family":"Bandea","given":"C. I."},{"family":"Luo","given":"C. C."},{"family":"Korber","given":"B. T."},{"family":"Mullins","given":"J. I."},{"family":"Schochetman","given":"G."},{"family":"Berkelman","given":"R. L."},{"family":"Economou","given":"A. N."}],"issued":{"date-parts":[["1992",5,22]]}}}],"schema":"https://github.com/citation-style-language/schema/raw/master/csl-citation.json"} </w:instrText>
      </w:r>
      <w:r w:rsidR="00C13BCD">
        <w:fldChar w:fldCharType="separate"/>
      </w:r>
      <w:r w:rsidR="00C13BCD">
        <w:rPr>
          <w:noProof/>
        </w:rPr>
        <w:t>[1]</w:t>
      </w:r>
      <w:r w:rsidR="00C13BCD">
        <w:fldChar w:fldCharType="end"/>
      </w:r>
      <w:r>
        <w:t xml:space="preserve"> performed a phylogenetic analysis of HIV strains infecting the dentist, the patients and local HIV-positive controls, that showed a closer epidemiological link between 6 of the 7 patients and the dentist than between the 6 patients or the dentist and local HIV positive controls </w:t>
      </w:r>
      <w:r w:rsidR="00C13BCD">
        <w:fldChar w:fldCharType="begin"/>
      </w:r>
      <w:r w:rsidR="00534200">
        <w:instrText xml:space="preserve"> ADDIN ZOTERO_ITEM CSL_CITATION {"citationID":"a2md5g8tlh2","properties":{"formattedCitation":"[1,2]","plainCitation":"[1,2]"},"citationItems":[{"id":814,"uris":["http://zotero.org/users/local/Yr3fi0a5/items/N3IM7DUN"],"uri":["http://zotero.org/users/local/Yr3fi0a5/items/N3IM7DUN"],"itemData":{"id":814,"type":"article-journal","title":"Molecular epidemiology of HIV transmission in a dental practice","container-title":"Science (New York, N.Y.)","page":"1165-1171","volume":"256","issue":"5060","source":"PubMed","abstract":"Human immunodeficiency virus type 1 (HIV-1) transmission from infected patients to health-care workers has been well documented, but transmission from an infected health-care worker to a patient has not been reported. After identification of an acquired immunodeficiency syndrome (AIDS) patient who had no known risk factors for HIV infection but who had undergone an invasive procedure performed by a dentist with AIDS, six other patients of this dentist were found to be HIV-infected. Molecular biologic studies were conducted to complement the epidemiologic investigation. Portions of the HIV proviral envelope gene from each of the seven patients, the dentist, and 35 HIV-infected persons from the local geographic area were amplified by polymerase chain reaction and sequenced. Three separate comparative genetic analyses--genetic distance measurements, phylogenetic tree analysis, and amino acid signature pattern analysis--showed that the viruses from the dentist and five dental patients were closely related. These data, together with the epidemiologic investigation, indicated that these patients became infected with HIV while receiving care from a dentist with AIDS.","ISSN":"0036-8075","note":"PMID: 1589796","journalAbbreviation":"Science","language":"eng","author":[{"family":"Ou","given":"C. Y."},{"family":"Ciesielski","given":"C. A."},{"family":"Myers","given":"G."},{"family":"Bandea","given":"C. I."},{"family":"Luo","given":"C. C."},{"family":"Korber","given":"B. T."},{"family":"Mullins","given":"J. I."},{"family":"Schochetman","given":"G."},{"family":"Berkelman","given":"R. L."},{"family":"Economou","given":"A. N."}],"issued":{"date-parts":[["1992",5,22]]}},"label":"page"},{"id":816,"uris":["http://zotero.org/users/local/Yr3fi0a5/items/NTCNX9UX"],"uri":["http://zotero.org/users/local/Yr3fi0a5/items/NTCNX9UX"],"itemData":{"id":816,"type":"article-journal","title":"The continuing case of the Florida dentist","container-title":"Science (New York, N.Y.)","page":"1155-1156","volume":"256","issue":"5060","source":"PubMed","ISSN":"0036-8075","note":"PMID: 1589795","journalAbbreviation":"Science","language":"eng","author":[{"family":"Smith","given":"T. F."},{"family":"Waterman","given":"M. S."}],"issued":{"date-parts":[["1992",5,22]]}},"label":"page"}],"schema":"https://github.com/citation-style-language/schema/raw/master/csl-citation.json"} </w:instrText>
      </w:r>
      <w:r w:rsidR="00C13BCD">
        <w:fldChar w:fldCharType="separate"/>
      </w:r>
      <w:r w:rsidR="00534200">
        <w:rPr>
          <w:noProof/>
        </w:rPr>
        <w:t>[1,2]</w:t>
      </w:r>
      <w:r w:rsidR="00C13BCD">
        <w:fldChar w:fldCharType="end"/>
      </w:r>
      <w:r>
        <w:t xml:space="preserve">. This was a civil case where the patients brought the case against the dentist’s insurer, who settled the case out of court and paid the 6 HIV-infected patients with a closer epidemiological link to the dentist. However, this case was highly controversial. DeBry </w:t>
      </w:r>
      <w:r w:rsidRPr="005B1F2B">
        <w:rPr>
          <w:i/>
        </w:rPr>
        <w:t>et al</w:t>
      </w:r>
      <w:r>
        <w:t>.</w:t>
      </w:r>
      <w:r w:rsidR="005B1F2B">
        <w:t xml:space="preserve"> </w:t>
      </w:r>
      <w:r w:rsidR="00534200">
        <w:fldChar w:fldCharType="begin"/>
      </w:r>
      <w:r w:rsidR="00534200">
        <w:instrText xml:space="preserve"> ADDIN ZOTERO_ITEM CSL_CITATION {"citationID":"NvV6dZIN","properties":{"formattedCitation":"[3]","plainCitation":"[3]"},"citationItems":[{"id":843,"uris":["http://zotero.org/users/local/Yr3fi0a5/items/UZ7TP3N4"],"uri":["http://zotero.org/users/local/Yr3fi0a5/items/UZ7TP3N4"],"itemData":{"id":843,"type":"article-journal","title":"Dental HIV transmission?","container-title":"Nature","page":"691","volume":"361","issue":"6414","source":"PubMed","DOI":"10.1038/361691a0","ISSN":"0028-0836","note":"PMID: 8441463","journalAbbreviation":"Nature","language":"eng","author":[{"family":"DeBry","given":"R. W."},{"family":"Abele","given":"L. G."},{"family":"Weiss","given":"S. H."},{"family":"Hill","given":"M. D."},{"family":"Bouzas","given":"M."},{"family":"Lorenzo","given":"E."},{"family":"Graebnitz","given":"F."},{"family":"Resnick","given":"L."}],"issued":{"date-parts":[["1993",2,25]]}}}],"schema":"https://github.com/citation-style-language/schema/raw/master/csl-citation.json"} </w:instrText>
      </w:r>
      <w:r w:rsidR="00534200">
        <w:fldChar w:fldCharType="separate"/>
      </w:r>
      <w:r w:rsidR="00534200">
        <w:rPr>
          <w:noProof/>
        </w:rPr>
        <w:t>[3]</w:t>
      </w:r>
      <w:r w:rsidR="00534200">
        <w:fldChar w:fldCharType="end"/>
      </w:r>
      <w:r>
        <w:t xml:space="preserve"> criticized the original analysis for using inappropriate phylogenetic methods and inadequate sampling of local controls. According to DeBry</w:t>
      </w:r>
      <w:r>
        <w:rPr>
          <w:i/>
        </w:rPr>
        <w:t xml:space="preserve">’s </w:t>
      </w:r>
      <w:r>
        <w:t xml:space="preserve">phylogenetic analyses, there was no evidence to support the hypothesis of infection via the dentist. Both the analyses of </w:t>
      </w:r>
      <w:proofErr w:type="spellStart"/>
      <w:r>
        <w:t>Ou</w:t>
      </w:r>
      <w:proofErr w:type="spellEnd"/>
      <w:r>
        <w:t xml:space="preserve"> </w:t>
      </w:r>
      <w:r w:rsidRPr="00440433">
        <w:rPr>
          <w:i/>
        </w:rPr>
        <w:t>et al</w:t>
      </w:r>
      <w:r>
        <w:t>.</w:t>
      </w:r>
      <w:r w:rsidR="00534200">
        <w:t xml:space="preserve"> </w:t>
      </w:r>
      <w:r w:rsidR="00534200">
        <w:fldChar w:fldCharType="begin"/>
      </w:r>
      <w:r w:rsidR="00534200">
        <w:instrText xml:space="preserve"> ADDIN ZOTERO_ITEM CSL_CITATION {"citationID":"LzDQMzsw","properties":{"formattedCitation":"[1]","plainCitation":"[1]"},"citationItems":[{"id":814,"uris":["http://zotero.org/users/local/Yr3fi0a5/items/N3IM7DUN"],"uri":["http://zotero.org/users/local/Yr3fi0a5/items/N3IM7DUN"],"itemData":{"id":814,"type":"article-journal","title":"Molecular epidemiology of HIV transmission in a dental practice","container-title":"Science (New York, N.Y.)","page":"1165-1171","volume":"256","issue":"5060","source":"PubMed","abstract":"Human immunodeficiency virus type 1 (HIV-1) transmission from infected patients to health-care workers has been well documented, but transmission from an infected health-care worker to a patient has not been reported. After identification of an acquired immunodeficiency syndrome (AIDS) patient who had no known risk factors for HIV infection but who had undergone an invasive procedure performed by a dentist with AIDS, six other patients of this dentist were found to be HIV-infected. Molecular biologic studies were conducted to complement the epidemiologic investigation. Portions of the HIV proviral envelope gene from each of the seven patients, the dentist, and 35 HIV-infected persons from the local geographic area were amplified by polymerase chain reaction and sequenced. Three separate comparative genetic analyses--genetic distance measurements, phylogenetic tree analysis, and amino acid signature pattern analysis--showed that the viruses from the dentist and five dental patients were closely related. These data, together with the epidemiologic investigation, indicated that these patients became infected with HIV while receiving care from a dentist with AIDS.","ISSN":"0036-8075","note":"PMID: 1589796","journalAbbreviation":"Science","language":"eng","author":[{"family":"Ou","given":"C. Y."},{"family":"Ciesielski","given":"C. A."},{"family":"Myers","given":"G."},{"family":"Bandea","given":"C. I."},{"family":"Luo","given":"C. C."},{"family":"Korber","given":"B. T."},{"family":"Mullins","given":"J. I."},{"family":"Schochetman","given":"G."},{"family":"Berkelman","given":"R. L."},{"family":"Economou","given":"A. N."}],"issued":{"date-parts":[["1992",5,22]]}}}],"schema":"https://github.com/citation-style-language/schema/raw/master/csl-citation.json"} </w:instrText>
      </w:r>
      <w:r w:rsidR="00534200">
        <w:fldChar w:fldCharType="separate"/>
      </w:r>
      <w:r w:rsidR="00534200">
        <w:rPr>
          <w:noProof/>
        </w:rPr>
        <w:t>[1]</w:t>
      </w:r>
      <w:r w:rsidR="00534200">
        <w:fldChar w:fldCharType="end"/>
      </w:r>
      <w:r>
        <w:t xml:space="preserve"> and De </w:t>
      </w:r>
      <w:proofErr w:type="spellStart"/>
      <w:r>
        <w:t>Bry</w:t>
      </w:r>
      <w:proofErr w:type="spellEnd"/>
      <w:r>
        <w:t xml:space="preserve"> </w:t>
      </w:r>
      <w:r w:rsidRPr="00440433">
        <w:rPr>
          <w:i/>
        </w:rPr>
        <w:t>et al</w:t>
      </w:r>
      <w:r>
        <w:t>.</w:t>
      </w:r>
      <w:r w:rsidR="00534200">
        <w:fldChar w:fldCharType="begin"/>
      </w:r>
      <w:r w:rsidR="00534200">
        <w:instrText xml:space="preserve"> ADDIN ZOTERO_ITEM CSL_CITATION {"citationID":"NYF8Grxr","properties":{"formattedCitation":"[3]","plainCitation":"[3]"},"citationItems":[{"id":843,"uris":["http://zotero.org/users/local/Yr3fi0a5/items/UZ7TP3N4"],"uri":["http://zotero.org/users/local/Yr3fi0a5/items/UZ7TP3N4"],"itemData":{"id":843,"type":"article-journal","title":"Dental HIV transmission?","container-title":"Nature","page":"691","volume":"361","issue":"6414","source":"PubMed","DOI":"10.1038/361691a0","ISSN":"0028-0836","note":"PMID: 8441463","journalAbbreviation":"Nature","language":"eng","author":[{"family":"DeBry","given":"R. W."},{"family":"Abele","given":"L. G."},{"family":"Weiss","given":"S. H."},{"family":"Hill","given":"M. D."},{"family":"Bouzas","given":"M."},{"family":"Lorenzo","given":"E."},{"family":"Graebnitz","given":"F."},{"family":"Resnick","given":"L."}],"issued":{"date-parts":[["1993",2,25]]}}}],"schema":"https://github.com/citation-style-language/schema/raw/master/csl-citation.json"} </w:instrText>
      </w:r>
      <w:r w:rsidR="00534200">
        <w:fldChar w:fldCharType="separate"/>
      </w:r>
      <w:r w:rsidR="00534200">
        <w:rPr>
          <w:noProof/>
        </w:rPr>
        <w:t>[3]</w:t>
      </w:r>
      <w:r w:rsidR="00534200">
        <w:fldChar w:fldCharType="end"/>
      </w:r>
      <w:r>
        <w:t xml:space="preserve"> were based on the maximum parsimony procedure for phylogeny reconstruction. Later on, Crandall</w:t>
      </w:r>
      <w:r w:rsidR="00BE0EBF">
        <w:t xml:space="preserve"> </w:t>
      </w:r>
      <w:r w:rsidR="00292AB6">
        <w:rPr>
          <w:lang w:val="pt-PT"/>
        </w:rPr>
        <w:fldChar w:fldCharType="begin"/>
      </w:r>
      <w:r w:rsidR="00292AB6" w:rsidRPr="00E4071E">
        <w:instrText xml:space="preserve"> ADDIN ZOTERO_ITEM CSL_CITATION {"citationID":"qmB4iNKW","properties":{"formattedCitation":"[4]","plainCitation":"[4]"},"citationItems":[{"id":962,"uris":["http://zotero.org/users/local/Yr3fi0a5/items/MTKUCEQV"],"uri":["http://zotero.org/users/local/Yr3fi0a5/items/MTKUCEQV"],"itemData":{"id":962,"type":"article-journal","title":"Intraspecific phylogenetics: support for dental transmission of human immunodeficiency virus","container-title":"Journal of Virology","page":"2351-2356","volume":"69","issue":"4","source":"PubMed","abstract":"A new method to estimate within-species gene genealogies was used to establish linkages among individuals associated with the Florida dental human immunodeficiency virus transmission case. Phylogenetic relationships were estimated from 103 nucleotide sequences from the V3 region of the env gene representing the Florida dentist, eight of his seropositive patients, and many local controls. The cladogram estimation procedure supports linkages among individuals within the previously described dental clade, whereas local controls and other patients form independent networks or are outliers in the main network, indicating more distant evolutionary relationships. A nested statistical analysis also indicates significant cohesion of the dental clade group.","ISSN":"0022-538X","note":"PMID: 7884881\nPMCID: PMC188907","shortTitle":"Intraspecific phylogenetics","journalAbbreviation":"J. Virol.","language":"eng","author":[{"family":"Crandall","given":"K. A."}],"issued":{"date-parts":[["1995",4]]}}}],"schema":"https://github.com/citation-style-language/schema/raw/master/csl-citation.json"} </w:instrText>
      </w:r>
      <w:r w:rsidR="00292AB6">
        <w:rPr>
          <w:lang w:val="pt-PT"/>
        </w:rPr>
        <w:fldChar w:fldCharType="separate"/>
      </w:r>
      <w:r w:rsidR="00292AB6" w:rsidRPr="00E4071E">
        <w:rPr>
          <w:noProof/>
        </w:rPr>
        <w:t>[4]</w:t>
      </w:r>
      <w:r w:rsidR="00292AB6">
        <w:rPr>
          <w:lang w:val="pt-PT"/>
        </w:rPr>
        <w:fldChar w:fldCharType="end"/>
      </w:r>
      <w:r>
        <w:t xml:space="preserve"> used an alternative method, combining cladogram</w:t>
      </w:r>
      <w:r>
        <w:rPr>
          <w:rFonts w:cs="Times"/>
          <w:sz w:val="24"/>
          <w:szCs w:val="24"/>
        </w:rPr>
        <w:t xml:space="preserve"> estimation and a </w:t>
      </w:r>
      <w:r w:rsidRPr="001F7FA2">
        <w:rPr>
          <w:rFonts w:cs="Times"/>
          <w:bCs/>
          <w:color w:val="000000"/>
        </w:rPr>
        <w:t>nested analysis framework, and</w:t>
      </w:r>
      <w:r w:rsidRPr="001F7FA2">
        <w:rPr>
          <w:bCs/>
          <w:color w:val="000000"/>
        </w:rPr>
        <w:t xml:space="preserve"> found so</w:t>
      </w:r>
      <w:r w:rsidRPr="001F7FA2">
        <w:t>li</w:t>
      </w:r>
      <w:r>
        <w:t xml:space="preserve">d support for what was originally concluded by </w:t>
      </w:r>
      <w:proofErr w:type="spellStart"/>
      <w:r>
        <w:t>Ou</w:t>
      </w:r>
      <w:proofErr w:type="spellEnd"/>
      <w:r>
        <w:t xml:space="preserve"> </w:t>
      </w:r>
      <w:r w:rsidRPr="00440433">
        <w:rPr>
          <w:i/>
        </w:rPr>
        <w:t>et al</w:t>
      </w:r>
      <w:r w:rsidR="00292AB6">
        <w:t xml:space="preserve"> </w:t>
      </w:r>
      <w:r w:rsidR="00292AB6">
        <w:fldChar w:fldCharType="begin"/>
      </w:r>
      <w:r w:rsidR="00292AB6">
        <w:instrText xml:space="preserve"> ADDIN ZOTERO_ITEM CSL_CITATION {"citationID":"Mb7JXDl7","properties":{"formattedCitation":"[1]","plainCitation":"[1]"},"citationItems":[{"id":814,"uris":["http://zotero.org/users/local/Yr3fi0a5/items/N3IM7DUN"],"uri":["http://zotero.org/users/local/Yr3fi0a5/items/N3IM7DUN"],"itemData":{"id":814,"type":"article-journal","title":"Molecular epidemiology of HIV transmission in a dental practice","container-title":"Science (New York, N.Y.)","page":"1165-1171","volume":"256","issue":"5060","source":"PubMed","abstract":"Human immunodeficiency virus type 1 (HIV-1) transmission from infected patients to health-care workers has been well documented, but transmission from an infected health-care worker to a patient has not been reported. After identification of an acquired immunodeficiency syndrome (AIDS) patient who had no known risk factors for HIV infection but who had undergone an invasive procedure performed by a dentist with AIDS, six other patients of this dentist were found to be HIV-infected. Molecular biologic studies were conducted to complement the epidemiologic investigation. Portions of the HIV proviral envelope gene from each of the seven patients, the dentist, and 35 HIV-infected persons from the local geographic area were amplified by polymerase chain reaction and sequenced. Three separate comparative genetic analyses--genetic distance measurements, phylogenetic tree analysis, and amino acid signature pattern analysis--showed that the viruses from the dentist and five dental patients were closely related. These data, together with the epidemiologic investigation, indicated that these patients became infected with HIV while receiving care from a dentist with AIDS.","ISSN":"0036-8075","note":"PMID: 1589796","journalAbbreviation":"Science","language":"eng","author":[{"family":"Ou","given":"C. Y."},{"family":"Ciesielski","given":"C. A."},{"family":"Myers","given":"G."},{"family":"Bandea","given":"C. I."},{"family":"Luo","given":"C. C."},{"family":"Korber","given":"B. T."},{"family":"Mullins","given":"J. I."},{"family":"Schochetman","given":"G."},{"family":"Berkelman","given":"R. L."},{"family":"Economou","given":"A. N."}],"issued":{"date-parts":[["1992",5,22]]}}}],"schema":"https://github.com/citation-style-language/schema/raw/master/csl-citation.json"} </w:instrText>
      </w:r>
      <w:r w:rsidR="00292AB6">
        <w:fldChar w:fldCharType="separate"/>
      </w:r>
      <w:r w:rsidR="00292AB6">
        <w:rPr>
          <w:noProof/>
        </w:rPr>
        <w:t>[1]</w:t>
      </w:r>
      <w:r w:rsidR="00292AB6">
        <w:fldChar w:fldCharType="end"/>
      </w:r>
      <w:r w:rsidR="00292AB6">
        <w:t>.</w:t>
      </w:r>
      <w:r>
        <w:t xml:space="preserve"> In later years, concerns remained about the reliability of the phylogenetic evidence that was used in this case </w:t>
      </w:r>
      <w:r w:rsidR="00292AB6">
        <w:fldChar w:fldCharType="begin"/>
      </w:r>
      <w:r w:rsidR="00292AB6">
        <w:instrText xml:space="preserve"> ADDIN ZOTERO_ITEM CSL_CITATION {"citationID":"nMvXFa1f","properties":{"formattedCitation":"[5]","plainCitation":"[5]"},"citationItems":[{"id":845,"uris":["http://zotero.org/users/local/Yr3fi0a5/items/FPGQX6MT"],"uri":["http://zotero.org/users/local/Yr3fi0a5/items/FPGQX6MT"],"itemData":{"id":845,"type":"chapter","title":"The Phylogenetics of known transmission histories","container-title":"The Evolution of HIV.","publisher":"The Johns Hopkins University Press","author":[{"family":"Leitner","given":"T"},{"family":"Fitch","given":"WM"}],"issued":{"date-parts":[["1999"]]}}}],"schema":"https://github.com/citation-style-language/schema/raw/master/csl-citation.json"} </w:instrText>
      </w:r>
      <w:r w:rsidR="00292AB6">
        <w:fldChar w:fldCharType="separate"/>
      </w:r>
      <w:r w:rsidR="00292AB6">
        <w:rPr>
          <w:noProof/>
        </w:rPr>
        <w:t>[5]</w:t>
      </w:r>
      <w:r w:rsidR="00292AB6">
        <w:fldChar w:fldCharType="end"/>
      </w:r>
      <w:r>
        <w:t>.</w:t>
      </w:r>
    </w:p>
    <w:p w14:paraId="49CF4683" w14:textId="7CC524DF" w:rsidR="008828AE" w:rsidRDefault="008828AE" w:rsidP="008828AE">
      <w:r>
        <w:t xml:space="preserve">In 1991, a </w:t>
      </w:r>
      <w:r w:rsidRPr="00422D79">
        <w:rPr>
          <w:b/>
        </w:rPr>
        <w:t>second Florida dentist case</w:t>
      </w:r>
      <w:r>
        <w:t xml:space="preserve"> was published</w:t>
      </w:r>
      <w:r w:rsidR="00BE0EBF">
        <w:t xml:space="preserve"> </w:t>
      </w:r>
      <w:r w:rsidR="00292AB6">
        <w:fldChar w:fldCharType="begin"/>
      </w:r>
      <w:r w:rsidR="00292AB6">
        <w:instrText xml:space="preserve"> ADDIN ZOTERO_ITEM CSL_CITATION {"citationID":"KhsNUs1E","properties":{"formattedCitation":"[6]","plainCitation":"[6]"},"citationItems":[{"id":846,"uris":["http://zotero.org/users/local/Yr3fi0a5/items/H2629NDD"],"uri":["http://zotero.org/users/local/Yr3fi0a5/items/H2629NDD"],"itemData":{"id":846,"type":"article-journal","title":"Lack of HIV transmission in the practice of a dentist with AIDS","container-title":"Annals of Internal Medicine","page":"855-859","volume":"121","issue":"11","source":"PubMed","abstract":"OBJECTIVE: To determine whether dentist-to-patient or patient-to-patient transmission of human immunodeficiency virus (HIV) occurred in the practice of a dentist who had the acquired immunodeficiency syndrome (AIDS).\nDESIGN: Retrospective epidemiologic investigation supported by molecular virology studies.\nSETTING: The practice of a dentist with AIDS in an area with a high AIDS prevalence.\nPARTICIPANTS: A dentist with AIDS, his former employees, and his former patients, including 28 patients with HIV infection.\nMEASUREMENTS: Identification of potential risks for acquisition of HIV infection, genetic relatedness among HIV strains, and infection-control practices.\nRESULTS: A dentist with known behavioral risks for HIV infection, who was practicing in an area of Miami, Florida, that had a high rate of reported AIDS cases, disclosed that he frequently did invasive procedures and did not always follow recommended infection-control procedures. Of 6474 patients who had records of receiving care from the dentist during his last 5 years of practice, 1279 (19.8%) were known to have been tested for HIV infection and 24 of those (1.9%) were seropositive. Four other patients with HIV infection were identified through additional case-finding activities. Of these 28 patients with HIV infection, all but 4 had potential behavioral risk factors for infection. Phylogenetic tree analysis of HIV genetic sequences from the dentist and 24 of the patients with HIV infection showed an absence of strong bootstrap support for any grouping and therefore did not indicate that the virus strains were linked.\nCONCLUSIONS: Despite identifying numerous patients with HIV infection, we found no evidence of dentist-to-patient or patient-to-patient transmission of HIV during dental care. Our findings are consistent with those of all previous studies in this area, with the exception of one that did identify such transmission.","ISSN":"0003-4819","note":"PMID: 7978698","journalAbbreviation":"Ann. Intern. Med.","language":"eng","author":[{"family":"Jaffe","given":"H. W."},{"family":"McCurdy","given":"J. M."},{"family":"Kalish","given":"M. L."},{"family":"Liberti","given":"T."},{"family":"Metellus","given":"G."},{"family":"Bowman","given":"B. H."},{"family":"Richards","given":"S. B."},{"family":"Neasman","given":"A. R."},{"family":"Witte","given":"J. J."}],"issued":{"date-parts":[["1994",12,1]]}}}],"schema":"https://github.com/citation-style-language/schema/raw/master/csl-citation.json"} </w:instrText>
      </w:r>
      <w:r w:rsidR="00292AB6">
        <w:fldChar w:fldCharType="separate"/>
      </w:r>
      <w:r w:rsidR="00292AB6">
        <w:rPr>
          <w:noProof/>
        </w:rPr>
        <w:t>[6]</w:t>
      </w:r>
      <w:r w:rsidR="00292AB6">
        <w:fldChar w:fldCharType="end"/>
      </w:r>
      <w:r>
        <w:t xml:space="preserve">. A dentist, upon diagnosis with AIDS, disclosed that he frequently undertook invasive procedures and did not always follow recommended infection-control procedures. An epidemiological investigation was conducted, where letters were sent to 6474 patients of the dentist. Of these, 1274 patients were tested for HIV and 24 were found to be positive (1.9%). Phylogenetic analysis of HIV sequences from this dentist and his HIV-positive clients was subsequently conducted. The analyses did not show a strong bootstrap support for monophyletic </w:t>
      </w:r>
      <w:r>
        <w:lastRenderedPageBreak/>
        <w:t>clustering between the clients and the dentist, so the phylogenetic evidence could not support the claim that the dentist had infected some of his 28 HIV-positive patients</w:t>
      </w:r>
      <w:r w:rsidRPr="00BD1836">
        <w:t>.</w:t>
      </w:r>
    </w:p>
    <w:p w14:paraId="2FD0EA8E" w14:textId="77777777" w:rsidR="008828AE" w:rsidRDefault="008828AE" w:rsidP="008828AE"/>
    <w:p w14:paraId="7CC310B1" w14:textId="2E7884AF" w:rsidR="008828AE" w:rsidRDefault="008828AE" w:rsidP="008828AE">
      <w:pPr>
        <w:pStyle w:val="ListParagraph1"/>
        <w:ind w:left="31" w:firstLine="716"/>
      </w:pPr>
      <w:r>
        <w:t xml:space="preserve">As in the Florida dentist case, there have also been other forensic phylogenetic investigations of HIV transmission where health care workers were involved. </w:t>
      </w:r>
      <w:proofErr w:type="spellStart"/>
      <w:r>
        <w:t>Goujon</w:t>
      </w:r>
      <w:proofErr w:type="spellEnd"/>
      <w:r>
        <w:t xml:space="preserve"> </w:t>
      </w:r>
      <w:r w:rsidRPr="005B1F2B">
        <w:rPr>
          <w:i/>
        </w:rPr>
        <w:t>et al</w:t>
      </w:r>
      <w:r w:rsidR="0061776F">
        <w:t xml:space="preserve"> </w:t>
      </w:r>
      <w:r w:rsidR="0061776F">
        <w:fldChar w:fldCharType="begin"/>
      </w:r>
      <w:r w:rsidR="0061776F">
        <w:instrText xml:space="preserve"> ADDIN ZOTERO_ITEM CSL_CITATION {"citationID":"Xjrifovu","properties":{"formattedCitation":"[7]","plainCitation":"[7]"},"citationItems":[{"id":858,"uris":["http://zotero.org/users/local/Yr3fi0a5/items/NDGJFAJH"],"uri":["http://zotero.org/users/local/Yr3fi0a5/items/NDGJFAJH"],"itemData":{"id":858,"type":"article-journal","title":"Phylogenetic analyses indicate an atypical nurse-to-patient transmission of human immunodeficiency virus type 1","container-title":"Journal of Virology","page":"2525-2532","volume":"74","issue":"6","source":"PubMed","abstract":"A human immunodeficiency virus (HIV)-negative patient with no risk factor experienced HIV type 1 (HIV-1) primary infection 4 weeks after being hospitalized for surgery. Among the medical staff, only two night shift nurses were identified as HIV-1 seropositive. No exposure to blood was evidenced. To test the hypothesis of a possible nurse-to-patient transmission, phylogenetic analyses were conducted using two HIV-1 genomic regions (pol reverse transcriptase [RT] and env C2C4), each compared with reference strains and large local control sets (57 RT and 41 C2C4 local controls). Extensive analyses using multiple methodologies allowed us to test the robustness of phylogeny inference and to assess transmission hypotheses. Results allow us to unambiguously exclude one HIV-positive nurse and strongly suggest the other HIV-positive nurse as the source of infection of the patient.","ISSN":"0022-538X","note":"PMID: 10684266\nPMCID: PMC111740","journalAbbreviation":"J. Virol.","language":"eng","author":[{"family":"Goujon","given":"C. P."},{"family":"Schneider","given":"V. M."},{"family":"Grofti","given":"J."},{"family":"Montigny","given":"J."},{"family":"Jeantils","given":"V."},{"family":"Astagneau","given":"P."},{"family":"Rozenbaum","given":"W."},{"family":"Lot","given":"F."},{"family":"Frocrain-Herchkovitch","given":"C."},{"family":"Delphin","given":"N."},{"family":"Le Gal","given":"F."},{"family":"Nicolas","given":"J. C."},{"family":"Milinkovitch","given":"M. C."},{"family":"Dény","given":"P."}],"issued":{"date-parts":[["2000",3]]}}}],"schema":"https://github.com/citation-style-language/schema/raw/master/csl-citation.json"} </w:instrText>
      </w:r>
      <w:r w:rsidR="0061776F">
        <w:fldChar w:fldCharType="separate"/>
      </w:r>
      <w:r w:rsidR="0061776F">
        <w:rPr>
          <w:noProof/>
        </w:rPr>
        <w:t>[7]</w:t>
      </w:r>
      <w:r w:rsidR="0061776F">
        <w:fldChar w:fldCharType="end"/>
      </w:r>
      <w:r w:rsidRPr="001F7FA2">
        <w:t xml:space="preserve"> </w:t>
      </w:r>
      <w:r>
        <w:t xml:space="preserve"> reported a case where a HIV-1 negative patient with no risk factor, experienced HIV-1 primary infection 4 weeks after being hospitalized in the Paris area for surgery</w:t>
      </w:r>
      <w:r w:rsidR="00422D79">
        <w:t xml:space="preserve"> (</w:t>
      </w:r>
      <w:r w:rsidR="00422D79" w:rsidRPr="00422D79">
        <w:rPr>
          <w:b/>
        </w:rPr>
        <w:t>Paris surgery case in Table 1</w:t>
      </w:r>
      <w:r w:rsidR="00422D79">
        <w:t>)</w:t>
      </w:r>
      <w:r>
        <w:t xml:space="preserve">. </w:t>
      </w:r>
      <w:r>
        <w:rPr>
          <w:rFonts w:cs="Times New Roman"/>
        </w:rPr>
        <w:t xml:space="preserve">An epidemiological investigation was requested by the sanitary authorities. Within the surgical staff, only </w:t>
      </w:r>
      <w:proofErr w:type="gramStart"/>
      <w:r>
        <w:rPr>
          <w:rFonts w:cs="Times New Roman"/>
        </w:rPr>
        <w:t>two</w:t>
      </w:r>
      <w:r w:rsidR="00281EB0">
        <w:rPr>
          <w:rFonts w:cs="Times New Roman"/>
        </w:rPr>
        <w:t xml:space="preserve"> </w:t>
      </w:r>
      <w:r>
        <w:rPr>
          <w:rFonts w:cs="Times New Roman"/>
        </w:rPr>
        <w:t>night</w:t>
      </w:r>
      <w:proofErr w:type="gramEnd"/>
      <w:r>
        <w:rPr>
          <w:rFonts w:cs="Times New Roman"/>
        </w:rPr>
        <w:t xml:space="preserve"> shift nurses (nurse 1 and nurse 2) who had been in contact with the patient during her stay in the clinic were found to be HIV-positive.</w:t>
      </w:r>
      <w:r>
        <w:t xml:space="preserve"> The results obtained, through phylogenetic analysis conducted using </w:t>
      </w:r>
      <w:r>
        <w:rPr>
          <w:i/>
        </w:rPr>
        <w:t>pol</w:t>
      </w:r>
      <w:r>
        <w:t xml:space="preserve"> reverse transcriptase and </w:t>
      </w:r>
      <w:proofErr w:type="spellStart"/>
      <w:r>
        <w:rPr>
          <w:i/>
        </w:rPr>
        <w:t>env</w:t>
      </w:r>
      <w:proofErr w:type="spellEnd"/>
      <w:r>
        <w:t xml:space="preserve"> C2C4 region, comparing the patients’ strains with reference strains and a large set of local controls </w:t>
      </w:r>
      <w:r>
        <w:rPr>
          <w:rFonts w:cs="Times New Roman"/>
        </w:rPr>
        <w:t>obtained from HIV-infected individuals living in the Paris area</w:t>
      </w:r>
      <w:r>
        <w:t xml:space="preserve">, allowed the authors to unambiguously exclude nurse 1 as the source of infection. Nurse 2 was consistently found to cluster </w:t>
      </w:r>
      <w:proofErr w:type="spellStart"/>
      <w:r>
        <w:t>monophyletically</w:t>
      </w:r>
      <w:proofErr w:type="spellEnd"/>
      <w:r>
        <w:t xml:space="preserve"> with the patients, therefore was found to be a potential source of infection of the patient. </w:t>
      </w:r>
    </w:p>
    <w:p w14:paraId="62643E99" w14:textId="77777777" w:rsidR="008828AE" w:rsidRDefault="008828AE" w:rsidP="008828AE">
      <w:pPr>
        <w:pStyle w:val="ListParagraph1"/>
      </w:pPr>
    </w:p>
    <w:p w14:paraId="3AC26DCA" w14:textId="54582424" w:rsidR="008828AE" w:rsidRDefault="008828AE" w:rsidP="008828AE">
      <w:pPr>
        <w:pStyle w:val="ListParagraph1"/>
        <w:ind w:left="31" w:firstLine="716"/>
      </w:pPr>
      <w:r>
        <w:t xml:space="preserve">Another case, involving a </w:t>
      </w:r>
      <w:r w:rsidRPr="005B1F2B">
        <w:rPr>
          <w:b/>
        </w:rPr>
        <w:t>UK obstetrician/gynecologist</w:t>
      </w:r>
      <w:r w:rsidR="00731FF5">
        <w:rPr>
          <w:b/>
        </w:rPr>
        <w:t xml:space="preserve"> (Table 1)</w:t>
      </w:r>
      <w:r>
        <w:t xml:space="preserve">, investigated the possibility of transmission from an HIV-1 infected health care worker to a female patient, who was identified in an epidemiological investigation that was conducted for 1206 patients, </w:t>
      </w:r>
      <w:r>
        <w:rPr>
          <w:rFonts w:eastAsia="Times New Roman" w:cs="Times New Roman"/>
        </w:rPr>
        <w:t>upon whom the infected doctor had performed surgical procedures in the preceding 10 years</w:t>
      </w:r>
      <w:r>
        <w:t>. Here, the set of controls included a female HIV-1 positive who was a member of the same ‘sex circle’ as the female patient; an established male to female transmission pair and an established transmission trio (one male to three females). Arnold</w:t>
      </w:r>
      <w:r>
        <w:rPr>
          <w:b/>
        </w:rPr>
        <w:t xml:space="preserve"> </w:t>
      </w:r>
      <w:r>
        <w:rPr>
          <w:i/>
        </w:rPr>
        <w:t xml:space="preserve">et al </w:t>
      </w:r>
      <w:r w:rsidR="00662CA7">
        <w:fldChar w:fldCharType="begin"/>
      </w:r>
      <w:r w:rsidR="00662CA7">
        <w:instrText xml:space="preserve"> ADDIN ZOTERO_ITEM CSL_CITATION {"citationID":"PTg3y7Pl","properties":{"formattedCitation":"[8]","plainCitation":"[8]"},"citationItems":[{"id":860,"uris":["http://zotero.org/users/local/Yr3fi0a5/items/PDFBTMN6"],"uri":["http://zotero.org/users/local/Yr3fi0a5/items/PDFBTMN6"],"itemData":{"id":860,"type":"article-journal","title":"Sequence distances between env genes of HIV-1 from individuals infected from the same source: implications for the investigation of possible transmission events","container-title":"Virology","page":"198-203","volume":"211","issue":"1","source":"PubMed","abstract":"Previously described transmission studies have shown that HIV strains isolated from individuals infected from a common source are more homogeneous than HIV strains isolated from individuals with unrelated infections. This has been the basis, in at least four instances, for deciding whether apparently epidemiologically related cases represent actual transmissions. To date, HIV transmission studies have usually included sequence data from the most likely source of infection, and the probability of transmission from the donor to the recipient has been assessed by measuring sequence similarity against control data using likelihood analysis. We have recently studied a putative transmission involving a UK health care worker (CPHL1), a patient of CPHL1 (CPHL2), and CPHL3, a member of the same \"sex circle\" as CPHL2. We have used sequence distance and neighbour joining methods as well as likelihood analysis as means of determining genetic relatedness. Though no other source of infection was available our findings did not support the possibility that CPHL1 had infected CPHL2. Strain CPHL3 was closer to CPHL2 than to CPHL1. It is shown that control data from documented transmission events can be used to establish the source of infection in the absence of an index case. It is also shown that the C2-V3 region analysed in previous transmission studies is unreliable for accurate phylogenetic analysis. The results indicated that gp120 is a more informative region than C2-V3 for molecular transmission studies. Sequence distances between the env genes of related and unrelated infections have been derived in this work.","DOI":"10.1006/viro.1995.1391","ISSN":"0042-6822","note":"PMID: 7645211","shortTitle":"Sequence distances between env genes of HIV-1 from individuals infected from the same source","journalAbbreviation":"Virology","language":"eng","author":[{"family":"Arnold","given":"C."},{"family":"Balfe","given":"P."},{"family":"Clewley","given":"J. P."}],"issued":{"date-parts":[["1995",8,1]]}}}],"schema":"https://github.com/citation-style-language/schema/raw/master/csl-citation.json"} </w:instrText>
      </w:r>
      <w:r w:rsidR="00662CA7">
        <w:fldChar w:fldCharType="separate"/>
      </w:r>
      <w:r w:rsidR="00662CA7">
        <w:rPr>
          <w:noProof/>
        </w:rPr>
        <w:t>[8]</w:t>
      </w:r>
      <w:r w:rsidR="00662CA7">
        <w:fldChar w:fldCharType="end"/>
      </w:r>
      <w:r>
        <w:t xml:space="preserve"> used </w:t>
      </w:r>
      <w:proofErr w:type="spellStart"/>
      <w:r w:rsidRPr="00421257">
        <w:rPr>
          <w:i/>
        </w:rPr>
        <w:t>env</w:t>
      </w:r>
      <w:proofErr w:type="spellEnd"/>
      <w:r>
        <w:t xml:space="preserve"> genomic sequences to reconstruct ML and NJ trees analyzing the hypothesis of transmission. None of the results supported the hypothesis that the health care worker had infected the patient </w:t>
      </w:r>
      <w:r w:rsidR="00662CA7">
        <w:fldChar w:fldCharType="begin"/>
      </w:r>
      <w:r w:rsidR="00662CA7">
        <w:instrText xml:space="preserve"> ADDIN ZOTERO_ITEM CSL_CITATION {"citationID":"a10hs1v19df","properties":{"formattedCitation":"[8,9]","plainCitation":"[8,9]"},"citationItems":[{"id":860,"uris":["http://zotero.org/users/local/Yr3fi0a5/items/PDFBTMN6"],"uri":["http://zotero.org/users/local/Yr3fi0a5/items/PDFBTMN6"],"itemData":{"id":860,"type":"article-journal","title":"Sequence distances between env genes of HIV-1 from individuals infected from the same source: implications for the investigation of possible transmission events","container-title":"Virology","page":"198-203","volume":"211","issue":"1","source":"PubMed","abstract":"Previously described transmission studies have shown that HIV strains isolated from individuals infected from a common source are more homogeneous than HIV strains isolated from individuals with unrelated infections. This has been the basis, in at least four instances, for deciding whether apparently epidemiologically related cases represent actual transmissions. To date, HIV transmission studies have usually included sequence data from the most likely source of infection, and the probability of transmission from the donor to the recipient has been assessed by measuring sequence similarity against control data using likelihood analysis. We have recently studied a putative transmission involving a UK health care worker (CPHL1), a patient of CPHL1 (CPHL2), and CPHL3, a member of the same \"sex circle\" as CPHL2. We have used sequence distance and neighbour joining methods as well as likelihood analysis as means of determining genetic relatedness. Though no other source of infection was available our findings did not support the possibility that CPHL1 had infected CPHL2. Strain CPHL3 was closer to CPHL2 than to CPHL1. It is shown that control data from documented transmission events can be used to establish the source of infection in the absence of an index case. It is also shown that the C2-V3 region analysed in previous transmission studies is unreliable for accurate phylogenetic analysis. The results indicated that gp120 is a more informative region than C2-V3 for molecular transmission studies. Sequence distances between the env genes of related and unrelated infections have been derived in this work.","DOI":"10.1006/viro.1995.1391","ISSN":"0042-6822","note":"PMID: 7645211","shortTitle":"Sequence distances between env genes of HIV-1 from individuals infected from the same source","journalAbbreviation":"Virology","language":"eng","author":[{"family":"Arnold","given":"C."},{"family":"Balfe","given":"P."},{"family":"Clewley","given":"J. P."}],"issued":{"date-parts":[["1995",8,1]]}},"label":"page"},{"id":862,"uris":["http://zotero.org/users/local/Yr3fi0a5/items/UR3FWR8S"],"uri":["http://zotero.org/users/local/Yr3fi0a5/items/UR3FWR8S"],"itemData":{"id":862,"type":"article-journal","title":"Response to news that an obstetrician/gynaecologist has AIDS","container-title":"Communicable disease report. CDR review","page":"R7-11","volume":"5","issue":"1","source":"PubMed","abstract":"This paper summarises the response of a district health authority, in March 1993, to the diagnosis of AIDS in a consultant obstetrician/gynaecologist. A helpline was established, facilities to test for HIV antibody were arranged, and patients upon whom the infected doctor had performed surgical procedures in the preceding 10 years were identified from local records. Letters were sent to patients who did not contact the helpline, with advice and the offer of HIV antibody testing. A total of 4594 National Health Service and private patients of the obstetrician/gynaecologist were identified, 1206 of whom (26%) were tested for HIV antibody. A further patient, who had other identified risks for HIV infection, had been known to be positive for anti-HIV since 1992. An additional 475 people who had not been treated by the doctor asked to be tested as a result of the publicity given to the incident. The estimated cost to the health authority of this patient notification exercise was 150,100 pounds.","ISSN":"1350-9349","note":"PMID: 7531570","journalAbbreviation":"Commun Dis Rep CDR Rev","language":"eng","author":[{"family":"Hochuli","given":"V."},{"family":"Hyndman","given":"O."},{"family":"Porter","given":"K."}],"issued":{"date-parts":[["1995",1,6]]}},"label":"page"}],"schema":"https://github.com/citation-style-language/schema/raw/master/csl-citation.json"} </w:instrText>
      </w:r>
      <w:r w:rsidR="00662CA7">
        <w:fldChar w:fldCharType="separate"/>
      </w:r>
      <w:r w:rsidR="00662CA7">
        <w:rPr>
          <w:noProof/>
        </w:rPr>
        <w:t>[8,9]</w:t>
      </w:r>
      <w:r w:rsidR="00662CA7">
        <w:fldChar w:fldCharType="end"/>
      </w:r>
      <w:r>
        <w:t>.</w:t>
      </w:r>
    </w:p>
    <w:p w14:paraId="4FFAC209" w14:textId="77777777" w:rsidR="008828AE" w:rsidRDefault="008828AE" w:rsidP="008828AE">
      <w:pPr>
        <w:pStyle w:val="ListParagraph1"/>
        <w:ind w:left="31" w:firstLine="716"/>
      </w:pPr>
    </w:p>
    <w:p w14:paraId="61F2C36F" w14:textId="55D43174" w:rsidR="008828AE" w:rsidRDefault="008828AE" w:rsidP="008828AE">
      <w:pPr>
        <w:pStyle w:val="ListParagraph1"/>
        <w:ind w:left="31" w:firstLine="716"/>
      </w:pPr>
      <w:r>
        <w:t>In 1993 an HIV-positive patient with no additional risk factors was identified during an epidemiological investigation that was conducted on 413 patients that had undergone surgical procedures by an identified HIV-positive surgeon</w:t>
      </w:r>
      <w:r w:rsidR="00662CA7">
        <w:t xml:space="preserve"> </w:t>
      </w:r>
      <w:r w:rsidR="00662CA7">
        <w:fldChar w:fldCharType="begin"/>
      </w:r>
      <w:r w:rsidR="00662CA7">
        <w:instrText xml:space="preserve"> ADDIN ZOTERO_ITEM CSL_CITATION {"citationID":"1GI7wVwK","properties":{"formattedCitation":"[10]","plainCitation":"[10]"},"citationItems":[{"id":864,"uris":["http://zotero.org/users/local/Yr3fi0a5/items/49W7WPED"],"uri":["http://zotero.org/users/local/Yr3fi0a5/items/49W7WPED"],"itemData":{"id":864,"type":"article-journal","title":"Molecular investigation of human immunodeficiency virus (HIV) infection in a patient of an HIV-infected surgeon","container-title":"The Journal of Infectious Diseases","page":"1411-1414","volume":"167","issue":"6","source":"PubMed","abstract":"Recall of patients who had been treated by a human immunodeficiency virus (HIV)-infected surgeon uncovered 1 previously unknown HIV-seropositive person. Nucleotide sequencing of the gag gene and maximum likelihood phylogenetic analysis were used to investigate the relationships among sequences from the surgeon, the patient, and an anonymous blood donor from whom the patient had received blood products. The likelihoods of all possible pathways of transmission linking these persons were estimated. On these data, transmission from the surgeon to the patient was significantly less likely than from the blood donor to the patient. It is concluded that none of the recalled patients were infected by the surgeon.","ISSN":"0022-1899","note":"PMID: 8501332","journalAbbreviation":"J. Infect. Dis.","language":"eng","author":[{"family":"Holmes","given":"E. C."},{"family":"Zhang","given":"L. Q."},{"family":"Simmonds","given":"P."},{"family":"Rogers","given":"A. S."},{"family":"Brown","given":"A. J."}],"issued":{"date-parts":[["1993",6]]}}}],"schema":"https://github.com/citation-style-language/schema/raw/master/csl-citation.json"} </w:instrText>
      </w:r>
      <w:r w:rsidR="00662CA7">
        <w:fldChar w:fldCharType="separate"/>
      </w:r>
      <w:r w:rsidR="00662CA7">
        <w:rPr>
          <w:noProof/>
        </w:rPr>
        <w:t>[10]</w:t>
      </w:r>
      <w:r w:rsidR="00662CA7">
        <w:fldChar w:fldCharType="end"/>
      </w:r>
      <w:r>
        <w:t xml:space="preserve">. However, the patient had also been transfused with 2 blood units with possibly infected blood products (the donor of 1 of the units was later found to be HIV-positive). This study investigated the possible pathways of transmission of HIV-1 to the patient on the basis of nucleotide sequence data of virus derived from 3 infected persons: the patient, </w:t>
      </w:r>
      <w:r>
        <w:lastRenderedPageBreak/>
        <w:t>the surgeon and the blood donor. As in previously described investigations, three different phylogenetic inference methods (ML, NJ and MP) were used. 10 HIV-1 strains, mainly isolated in the US, were used as controls. All methods consistently grouped the patient’s sequences with those from the blood donor</w:t>
      </w:r>
      <w:r w:rsidR="00147F2C">
        <w:t xml:space="preserve"> (</w:t>
      </w:r>
      <w:r w:rsidR="00147F2C" w:rsidRPr="00421257">
        <w:rPr>
          <w:b/>
        </w:rPr>
        <w:t>blood transfusion case</w:t>
      </w:r>
      <w:r w:rsidR="00147F2C">
        <w:t>, Table 1)</w:t>
      </w:r>
      <w:r>
        <w:t xml:space="preserve">, while the surgeon’s sequences were more closely related to other published isolates. This analysis exonerated the surgeon, suggesting that it was more likely that the blood donor was the source of the HIV-1 infection in the patient </w:t>
      </w:r>
      <w:r w:rsidR="00662CA7">
        <w:fldChar w:fldCharType="begin"/>
      </w:r>
      <w:r w:rsidR="00662CA7">
        <w:instrText xml:space="preserve"> ADDIN ZOTERO_ITEM CSL_CITATION {"citationID":"Ft1ahuB9","properties":{"formattedCitation":"[10]","plainCitation":"[10]"},"citationItems":[{"id":864,"uris":["http://zotero.org/users/local/Yr3fi0a5/items/49W7WPED"],"uri":["http://zotero.org/users/local/Yr3fi0a5/items/49W7WPED"],"itemData":{"id":864,"type":"article-journal","title":"Molecular investigation of human immunodeficiency virus (HIV) infection in a patient of an HIV-infected surgeon","container-title":"The Journal of Infectious Diseases","page":"1411-1414","volume":"167","issue":"6","source":"PubMed","abstract":"Recall of patients who had been treated by a human immunodeficiency virus (HIV)-infected surgeon uncovered 1 previously unknown HIV-seropositive person. Nucleotide sequencing of the gag gene and maximum likelihood phylogenetic analysis were used to investigate the relationships among sequences from the surgeon, the patient, and an anonymous blood donor from whom the patient had received blood products. The likelihoods of all possible pathways of transmission linking these persons were estimated. On these data, transmission from the surgeon to the patient was significantly less likely than from the blood donor to the patient. It is concluded that none of the recalled patients were infected by the surgeon.","ISSN":"0022-1899","note":"PMID: 8501332","journalAbbreviation":"J. Infect. Dis.","language":"eng","author":[{"family":"Holmes","given":"E. C."},{"family":"Zhang","given":"L. Q."},{"family":"Simmonds","given":"P."},{"family":"Rogers","given":"A. S."},{"family":"Brown","given":"A. J."}],"issued":{"date-parts":[["1993",6]]}}}],"schema":"https://github.com/citation-style-language/schema/raw/master/csl-citation.json"} </w:instrText>
      </w:r>
      <w:r w:rsidR="00662CA7">
        <w:fldChar w:fldCharType="separate"/>
      </w:r>
      <w:r w:rsidR="00662CA7">
        <w:rPr>
          <w:noProof/>
        </w:rPr>
        <w:t>[10]</w:t>
      </w:r>
      <w:r w:rsidR="00662CA7">
        <w:fldChar w:fldCharType="end"/>
      </w:r>
      <w:r w:rsidR="00662CA7">
        <w:t>.</w:t>
      </w:r>
    </w:p>
    <w:p w14:paraId="3940764E" w14:textId="77777777" w:rsidR="008828AE" w:rsidRDefault="008828AE" w:rsidP="008828AE">
      <w:pPr>
        <w:pStyle w:val="ListParagraph1"/>
      </w:pPr>
    </w:p>
    <w:p w14:paraId="79076746" w14:textId="35433FB1" w:rsidR="008828AE" w:rsidRDefault="008828AE" w:rsidP="008828AE">
      <w:pPr>
        <w:pStyle w:val="ListParagraph1"/>
        <w:ind w:left="51" w:firstLine="716"/>
      </w:pPr>
      <w:r>
        <w:t xml:space="preserve">In a potential </w:t>
      </w:r>
      <w:r w:rsidRPr="003B7603">
        <w:rPr>
          <w:b/>
        </w:rPr>
        <w:t>patient to surgeon infection</w:t>
      </w:r>
      <w:r>
        <w:t>,</w:t>
      </w:r>
      <w:r>
        <w:rPr>
          <w:b/>
        </w:rPr>
        <w:t xml:space="preserve"> </w:t>
      </w:r>
      <w:r>
        <w:t xml:space="preserve">Blanchard </w:t>
      </w:r>
      <w:r w:rsidR="004955D9">
        <w:t xml:space="preserve"> </w:t>
      </w:r>
      <w:r w:rsidR="00DE4B2E">
        <w:fldChar w:fldCharType="begin"/>
      </w:r>
      <w:r w:rsidR="00FE38C5">
        <w:instrText xml:space="preserve"> ADDIN ZOTERO_ITEM CSL_CITATION {"citationID":"KhmdEsnI","properties":{"formattedCitation":"[11]","plainCitation":"[11]"},"citationItems":[{"id":866,"uris":["http://zotero.org/users/local/Yr3fi0a5/items/XE2ZUND3"],"uri":["http://zotero.org/users/local/Yr3fi0a5/items/XE2ZUND3"],"itemData":{"id":866,"type":"article-journal","title":"Molecular evidence for nosocomial transmission of human immunodeficiency virus from a surgeon to one of his patients","container-title":"Journal of Virology","page":"4537-4540","volume":"72","issue":"5","source":"PubMed","abstract":"We have investigated the molecular evidence in favor of the transmission of human immunodeficiency virus (HIV) from an HIV-infected surgeon to one of his patients. After PCR amplification, the env and gag sequences from the viral genome were cloned and sequenced. Phylogenetic analysis revealed that the viral sequences derived from the surgeon and his patient are closely related, which strongly suggests that nosocomial transmission occurred. In addition, these viral sequences belong to group M of HIV type 1 but are divergent from the reference sequences of the known subtypes.","ISSN":"0022-538X","note":"PMID: 9557756\nPMCID: PMC109704","journalAbbreviation":"J. Virol.","language":"eng","author":[{"family":"Blanchard","given":"A."},{"family":"Ferris","given":"S."},{"family":"Chamaret","given":"S."},{"family":"Guétard","given":"D."},{"family":"Montagnier","given":"L."}],"issued":{"date-parts":[["1998",5]]}}}],"schema":"https://github.com/citation-style-language/schema/raw/master/csl-citation.json"} </w:instrText>
      </w:r>
      <w:r w:rsidR="00DE4B2E">
        <w:fldChar w:fldCharType="separate"/>
      </w:r>
      <w:r w:rsidR="00FE38C5">
        <w:rPr>
          <w:noProof/>
        </w:rPr>
        <w:t>[11]</w:t>
      </w:r>
      <w:r w:rsidR="00DE4B2E">
        <w:fldChar w:fldCharType="end"/>
      </w:r>
      <w:r w:rsidR="00FE38C5">
        <w:t xml:space="preserve"> </w:t>
      </w:r>
      <w:r>
        <w:t xml:space="preserve">investigated the hypothesis of HIV transmission from a patient to an orthopedic surgeon. The surgeon was found to be HIV positive in 1994 and reported percutaneous injury during surgery on a multi-transfused patient back in 1983. After the diagnosis, an epidemiological investigation was performed on the 3004 persons that he had operated in the 10-year interval. One of the patients was found to be HIV positive. The results obtained in the phylogenetic analysis indicated that the virus sequence from the surgeon and this patient formed a monophyletic cluster. The authors concluded that there was a high likelihood that nosocomial transmission had occurred.  However, no </w:t>
      </w:r>
      <w:r w:rsidR="004955D9">
        <w:t xml:space="preserve">local </w:t>
      </w:r>
      <w:r>
        <w:t>control sequences were added to the analyses: only reference sequences representative of the different HIV-1 subtypes. Therefore, the investigation reported does not allow to make statements about the likelihood of nosocomial transmission.</w:t>
      </w:r>
    </w:p>
    <w:p w14:paraId="2C11D993" w14:textId="77777777" w:rsidR="008828AE" w:rsidRDefault="008828AE" w:rsidP="008828AE">
      <w:pPr>
        <w:pStyle w:val="ListParagraph1"/>
        <w:ind w:left="51" w:firstLine="716"/>
      </w:pPr>
    </w:p>
    <w:p w14:paraId="43D49AAB" w14:textId="77777777" w:rsidR="008828AE" w:rsidRDefault="008828AE" w:rsidP="008828AE">
      <w:pPr>
        <w:pStyle w:val="ListParagraph1"/>
      </w:pPr>
    </w:p>
    <w:p w14:paraId="4E3E69C9" w14:textId="77777777" w:rsidR="008828AE" w:rsidRDefault="008828AE" w:rsidP="008828AE">
      <w:pPr>
        <w:pStyle w:val="Heading2"/>
      </w:pPr>
      <w:r>
        <w:t>HIV-1 Outbreaks in Prisons</w:t>
      </w:r>
    </w:p>
    <w:p w14:paraId="4B6D31CA" w14:textId="77777777" w:rsidR="008828AE" w:rsidRDefault="008828AE" w:rsidP="008828AE"/>
    <w:p w14:paraId="371BF032" w14:textId="291DD84B" w:rsidR="008828AE" w:rsidRDefault="008828AE" w:rsidP="008828AE">
      <w:proofErr w:type="spellStart"/>
      <w:r w:rsidRPr="00C922F4">
        <w:t>Yirrel</w:t>
      </w:r>
      <w:proofErr w:type="spellEnd"/>
      <w:r w:rsidR="00F36E11">
        <w:t xml:space="preserve"> </w:t>
      </w:r>
      <w:r w:rsidR="00F36E11" w:rsidRPr="003B7603">
        <w:rPr>
          <w:i/>
        </w:rPr>
        <w:t>et al.</w:t>
      </w:r>
      <w:r>
        <w:t xml:space="preserve"> </w:t>
      </w:r>
      <w:r w:rsidR="00FE38C5">
        <w:fldChar w:fldCharType="begin"/>
      </w:r>
      <w:r w:rsidR="00FE38C5">
        <w:instrText xml:space="preserve"> ADDIN ZOTERO_ITEM CSL_CITATION {"citationID":"1SbVQEpV","properties":{"formattedCitation":"[12]","plainCitation":"[12]"},"citationItems":[{"id":868,"uris":["http://zotero.org/users/local/Yr3fi0a5/items/UAWCDKZS"],"uri":["http://zotero.org/users/local/Yr3fi0a5/items/UAWCDKZS"],"itemData":{"id":868,"type":"article-journal","title":"Molecular investigation into outbreak of HIV in a Scottish prison","container-title":"BMJ (Clinical research ed.)","page":"1446-1450","volume":"314","issue":"7092","source":"PubMed","abstract":"OBJECTIVES: To support already established epidemiological links between inmates of Glenochil prison positive for HIV infection by using molecular techniques and thus provide evidence of the extent of acquisition during a recent outbreak of the disease resulting from needle sharing. To identify possible sources of the outbreak, and to demonstrate the ability of the methodology to make further links beyond the original outbreak.\nDESIGN: Viral sequences obtained from the blood of HIV positive prisoners previously identified by standard epidemiological methods were compared with each other and with sequences from other Scottish patients.\nSETTING: Glenochil prison for men, central Scotland.\nSUBJECTS: Adult inmates and their possible contacts.\nRESULTS: Phylogenetic analysis of viral sequences in two different genomic regions showed that 13 of the 14 HIV positive prisoners had been infected from a common source. Previous research had shown that six of these had acquired their infection in Glenochil; molecular evidence suggests that more than double this number were infected while incarcerated. Virus from two long term HIV positive patients who were in the prison at the time of the outbreak but who were not identified in the original or subsequent surveys was sufficiently different to make it unlikely that they were the source. A viral sequence from heterosexual transmission from one inmate showed the ability of these techniques to follow the infection through different routes of infection.\nCONCLUSION: The number of prisoners infected with HIV during the 1993 outbreak within Glenochil prison was more than twice that previously shown. This shows the potential for the spread of bloodborne diseases within prisons by injecting drugs.","ISSN":"0959-8138","note":"PMID: 9167560\nPMCID: PMC2126709","journalAbbreviation":"BMJ","language":"eng","author":[{"family":"Yirrell","given":"D. L."},{"family":"Robertson","given":"P."},{"family":"Goldberg","given":"D. J."},{"family":"McMenamin","given":"J."},{"family":"Cameron","given":"S."},{"family":"Leigh Brown","given":"A. J."}],"issued":{"date-parts":[["1997",5,17]]}}}],"schema":"https://github.com/citation-style-language/schema/raw/master/csl-citation.json"} </w:instrText>
      </w:r>
      <w:r w:rsidR="00FE38C5">
        <w:fldChar w:fldCharType="separate"/>
      </w:r>
      <w:r w:rsidR="00FE38C5">
        <w:rPr>
          <w:noProof/>
        </w:rPr>
        <w:t>[12]</w:t>
      </w:r>
      <w:r w:rsidR="00FE38C5">
        <w:fldChar w:fldCharType="end"/>
      </w:r>
      <w:r>
        <w:t xml:space="preserve"> used molecular techniques to identify possible sources of an HIV outbreak resulting from needle sharing in the </w:t>
      </w:r>
      <w:proofErr w:type="spellStart"/>
      <w:r w:rsidRPr="003B7603">
        <w:rPr>
          <w:b/>
        </w:rPr>
        <w:t>Glenochil</w:t>
      </w:r>
      <w:proofErr w:type="spellEnd"/>
      <w:r w:rsidRPr="003B7603">
        <w:rPr>
          <w:b/>
        </w:rPr>
        <w:t xml:space="preserve"> prison</w:t>
      </w:r>
      <w:r>
        <w:t xml:space="preserve"> (Central Scotland)</w:t>
      </w:r>
      <w:r w:rsidR="0057322D">
        <w:t xml:space="preserve"> </w:t>
      </w:r>
      <w:r>
        <w:t xml:space="preserve">. </w:t>
      </w:r>
      <w:r>
        <w:rPr>
          <w:rFonts w:cs="Times"/>
        </w:rPr>
        <w:t>This epidemiological investigation was precipitated by the reporting of eight symptomatic cases of acute hepatitis B and 2 diagnosed cases of primary infection with HIV in the prison between April and June 1993. The prison doctor also reported widespread drug injecting and needle sharing, and the possibility of an outbreak was recognized. 227 (60%) of the inmates agreed to counseling and subsequently to an HIV test, in which 12 other cases of HIV infection were found.</w:t>
      </w:r>
      <w:r>
        <w:t xml:space="preserve"> Phylogenetic analysis showed that 13 of the 14 HIV-positive prisoners had been infected from a common source, since they were infected with an almost identical virus. These results strongly suggested, not only that these men were infected while in </w:t>
      </w:r>
      <w:proofErr w:type="spellStart"/>
      <w:r>
        <w:t>Glenochil</w:t>
      </w:r>
      <w:proofErr w:type="spellEnd"/>
      <w:r>
        <w:t xml:space="preserve"> prison, but also that the infection came from a single source. Infection was probably </w:t>
      </w:r>
      <w:r>
        <w:lastRenderedPageBreak/>
        <w:t>transmitted by a single source directly or indirectly along a chain to either 12 (one of the 13 being the source) or 13 (original source not sampled) inmates over a short period of time. The 14</w:t>
      </w:r>
      <w:r>
        <w:rPr>
          <w:vertAlign w:val="superscript"/>
        </w:rPr>
        <w:t>th</w:t>
      </w:r>
      <w:r>
        <w:t xml:space="preserve"> person was clearly infected with a different viral strain.</w:t>
      </w:r>
    </w:p>
    <w:p w14:paraId="45DA7186" w14:textId="77777777" w:rsidR="008828AE" w:rsidRDefault="008828AE" w:rsidP="008828AE">
      <w:r>
        <w:t>To the best of our knowledge, this was the only phylogenetic court investigation in an HIV-1 outbreak in prison published so far.</w:t>
      </w:r>
    </w:p>
    <w:p w14:paraId="684206D5" w14:textId="77777777" w:rsidR="008828AE" w:rsidRPr="00BD1836" w:rsidRDefault="008828AE" w:rsidP="008828AE"/>
    <w:p w14:paraId="480CFB76" w14:textId="77777777" w:rsidR="008828AE" w:rsidRDefault="008828AE" w:rsidP="008828AE"/>
    <w:p w14:paraId="3517AECA" w14:textId="77777777" w:rsidR="008828AE" w:rsidRDefault="008828AE" w:rsidP="008828AE">
      <w:pPr>
        <w:pStyle w:val="Heading2"/>
      </w:pPr>
      <w:r>
        <w:t>HIV-1 Transmission in the Context of Sexual Abuse</w:t>
      </w:r>
    </w:p>
    <w:p w14:paraId="68995BD0" w14:textId="77777777" w:rsidR="008828AE" w:rsidRDefault="008828AE" w:rsidP="008828AE"/>
    <w:p w14:paraId="5E6431FF" w14:textId="498FE5D7" w:rsidR="008828AE" w:rsidRDefault="008828AE" w:rsidP="008828AE">
      <w:pPr>
        <w:pStyle w:val="ListParagraph1"/>
        <w:ind w:left="82" w:firstLine="716"/>
      </w:pPr>
      <w:r>
        <w:t>Several court cases were conducted related to infection with HIV after rape</w:t>
      </w:r>
      <w:r w:rsidR="00F61B64">
        <w:t xml:space="preserve">, the </w:t>
      </w:r>
      <w:r w:rsidR="00F61B64" w:rsidRPr="00F61B64">
        <w:t>first</w:t>
      </w:r>
      <w:r w:rsidR="00F61B64">
        <w:t xml:space="preserve"> one was</w:t>
      </w:r>
      <w:r w:rsidR="00F61B64" w:rsidRPr="00F61B64">
        <w:t xml:space="preserve"> a </w:t>
      </w:r>
      <w:r w:rsidR="00F61B64" w:rsidRPr="005B1F2B">
        <w:rPr>
          <w:rFonts w:eastAsia="Times New Roman" w:cs="Times New Roman"/>
          <w:b/>
          <w:color w:val="000000"/>
          <w:lang w:eastAsia="nl-BE"/>
        </w:rPr>
        <w:t>Swedish Rape case</w:t>
      </w:r>
      <w:r w:rsidR="00F61B64">
        <w:rPr>
          <w:rFonts w:eastAsia="Times New Roman" w:cs="Times New Roman"/>
          <w:b/>
          <w:color w:val="000000"/>
          <w:lang w:eastAsia="nl-BE"/>
        </w:rPr>
        <w:t>.</w:t>
      </w:r>
      <w:r w:rsidR="00F61B64" w:rsidRPr="00F61B64">
        <w:t xml:space="preserve"> </w:t>
      </w:r>
      <w:r w:rsidRPr="00F61B64">
        <w:t>In Stockholm, Sweden, a male intravenous drug user (IDU) was convicted of ra</w:t>
      </w:r>
      <w:r>
        <w:t xml:space="preserve">pe and deliberately transmitting HIV-1 to a female victim. Albert </w:t>
      </w:r>
      <w:r>
        <w:rPr>
          <w:i/>
        </w:rPr>
        <w:t>et al</w:t>
      </w:r>
      <w:r>
        <w:t xml:space="preserve"> </w:t>
      </w:r>
      <w:r w:rsidR="00FE38C5">
        <w:fldChar w:fldCharType="begin"/>
      </w:r>
      <w:r w:rsidR="00FE38C5">
        <w:instrText xml:space="preserve"> ADDIN ZOTERO_ITEM CSL_CITATION {"citationID":"F2wghmNl","properties":{"formattedCitation":"[13]","plainCitation":"[13]"},"citationItems":[{"id":848,"uris":["http://zotero.org/users/local/Yr3fi0a5/items/TVAU4N7X"],"uri":["http://zotero.org/users/local/Yr3fi0a5/items/TVAU4N7X"],"itemData":{"id":848,"type":"article-journal","title":"Analysis of a rape case by direct sequencing of the human immunodeficiency virus type 1 pol and gag genes","container-title":"Journal of Virology","page":"5918-5924","volume":"68","issue":"9","source":"PubMed","abstract":"Transmission of human immunodeficiency virus type 1 (HIV-1) from a male accused of rape and deliberate transmission of HIV-1 was investigated by sequencing of the HIV-1 pol and gag genes from virus obtained from the male and from the female victim. Parts of the reverse transcriptase and p17gag genes were amplified and directly sequenced from uncultured peripheral blood mononuclear cells. The sequences were compared with sequences from 21 unrelated HIV-1-infected controls from the same geographic area (Stockholm, Sweden). Bootstrap analysis of phylogenetic trees demonstrated that the sequences from the female were significantly more closely related to the sequences from the male than to sequences from the controls. Furthermore, we found that the male and female shared two distinct genetic variants of HIV-1. In p17gag the major variant had an unusual, out-of-frame deletion of 3 nucleotides which the minor variant lacked. These results indicated that the male had transmitted more than one infectious unit to the female. From this study we concluded that it was highly likely that the HIV-1 strains carried by the male and female were closely epidemiologically linked.","ISSN":"0022-538X","note":"PMID: 7520096\nPMCID: PMC236997","journalAbbreviation":"J. Virol.","language":"eng","author":[{"family":"Albert","given":"J."},{"family":"Wahlberg","given":"J."},{"family":"Leitner","given":"T."},{"family":"Escanilla","given":"D."},{"family":"Uhlén","given":"M."}],"issued":{"date-parts":[["1994",9]]}}}],"schema":"https://github.com/citation-style-language/schema/raw/master/csl-citation.json"} </w:instrText>
      </w:r>
      <w:r w:rsidR="00FE38C5">
        <w:fldChar w:fldCharType="separate"/>
      </w:r>
      <w:r w:rsidR="00FE38C5">
        <w:rPr>
          <w:noProof/>
        </w:rPr>
        <w:t>[13]</w:t>
      </w:r>
      <w:r w:rsidR="00FE38C5">
        <w:fldChar w:fldCharType="end"/>
      </w:r>
      <w:r w:rsidR="00FE38C5">
        <w:t xml:space="preserve"> </w:t>
      </w:r>
      <w:r>
        <w:t>became involved during the appeal</w:t>
      </w:r>
      <w:r w:rsidRPr="00802CEF">
        <w:t xml:space="preserve"> </w:t>
      </w:r>
      <w:r>
        <w:t xml:space="preserve">process. HIV-1 </w:t>
      </w:r>
      <w:r>
        <w:rPr>
          <w:i/>
        </w:rPr>
        <w:t>gag</w:t>
      </w:r>
      <w:r>
        <w:t xml:space="preserve"> and </w:t>
      </w:r>
      <w:r>
        <w:rPr>
          <w:i/>
        </w:rPr>
        <w:t>pol</w:t>
      </w:r>
      <w:r>
        <w:t xml:space="preserve"> genes from the suspect and the victim were sequenced and compared with sequences from 21 local controls. These controls were from the same geographic area and included both individuals from the same risk group as the suspect (IDUs), as well as from homosexual men. The analysis of the HIV-1 </w:t>
      </w:r>
      <w:r>
        <w:rPr>
          <w:i/>
        </w:rPr>
        <w:t>gag</w:t>
      </w:r>
      <w:r>
        <w:t xml:space="preserve"> and </w:t>
      </w:r>
      <w:r>
        <w:rPr>
          <w:i/>
        </w:rPr>
        <w:t>pol</w:t>
      </w:r>
      <w:r>
        <w:t xml:space="preserve"> gene sequences revealed that the case sequences were significantly more closely related to each other than to controls, and that the patients shared two distinct genetic variants. As such, it was concluded that it was very likely that HIV strains carried by the male and the female were epidemiologically closely linked. Herein, Albert </w:t>
      </w:r>
      <w:r>
        <w:rPr>
          <w:i/>
        </w:rPr>
        <w:t>et al</w:t>
      </w:r>
      <w:r>
        <w:t xml:space="preserve"> used three distinct phylogenetic approaches for tree reconstruction: maximum-likelihood (ML), maximum parsimony (MP) and neighbor-joining (NJ). The results of this study together with other facts contributed to the </w:t>
      </w:r>
      <w:proofErr w:type="spellStart"/>
      <w:r>
        <w:t>guilt</w:t>
      </w:r>
      <w:proofErr w:type="spellEnd"/>
      <w:r>
        <w:t xml:space="preserve"> verdict being upheld during the appeal. This case set the stage for the use of phylogenetic analysis of HIV as forensic evidence </w:t>
      </w:r>
      <w:r w:rsidR="00FE38C5">
        <w:fldChar w:fldCharType="begin"/>
      </w:r>
      <w:r w:rsidR="00FE38C5">
        <w:instrText xml:space="preserve"> ADDIN ZOTERO_ITEM CSL_CITATION {"citationID":"L57L3qjc","properties":{"formattedCitation":"[14]","plainCitation":"[14]"},"citationItems":[{"id":850,"uris":["http://zotero.org/users/local/Yr3fi0a5/items/9FZXJ9KP"],"uri":["http://zotero.org/users/local/Yr3fi0a5/items/9FZXJ9KP"],"itemData":{"id":850,"type":"article-journal","title":"Forensic evidence by DNA sequencing","container-title":"Nature","page":"595-596","volume":"361","issue":"6413","source":"PubMed","DOI":"10.1038/361595b0","ISSN":"0028-0836","note":"PMID: 7679777","journalAbbreviation":"Nature","language":"eng","author":[{"family":"Albert","given":"J."},{"family":"Wahlberg","given":"J."},{"family":"Uhlén","given":"M."}],"issued":{"date-parts":[["1993",2,18]]}}}],"schema":"https://github.com/citation-style-language/schema/raw/master/csl-citation.json"} </w:instrText>
      </w:r>
      <w:r w:rsidR="00FE38C5">
        <w:fldChar w:fldCharType="separate"/>
      </w:r>
      <w:r w:rsidR="00FE38C5">
        <w:rPr>
          <w:noProof/>
        </w:rPr>
        <w:t>[14]</w:t>
      </w:r>
      <w:r w:rsidR="00FE38C5">
        <w:fldChar w:fldCharType="end"/>
      </w:r>
      <w:r>
        <w:t>.</w:t>
      </w:r>
    </w:p>
    <w:p w14:paraId="44DEF202" w14:textId="77777777" w:rsidR="008828AE" w:rsidRDefault="008828AE" w:rsidP="008828AE">
      <w:pPr>
        <w:pStyle w:val="ListParagraph1"/>
        <w:ind w:left="82" w:firstLine="716"/>
      </w:pPr>
    </w:p>
    <w:p w14:paraId="37F6FF8F" w14:textId="3B1905AC" w:rsidR="008828AE" w:rsidRDefault="008828AE" w:rsidP="008828AE">
      <w:pPr>
        <w:pStyle w:val="ListParagraph1"/>
        <w:ind w:left="31" w:firstLine="716"/>
      </w:pPr>
      <w:r>
        <w:t xml:space="preserve">In </w:t>
      </w:r>
      <w:r w:rsidRPr="005B1F2B">
        <w:rPr>
          <w:b/>
        </w:rPr>
        <w:t>Germany</w:t>
      </w:r>
      <w:r>
        <w:t xml:space="preserve">, another </w:t>
      </w:r>
      <w:r w:rsidR="00F61B64" w:rsidRPr="005B1F2B">
        <w:rPr>
          <w:b/>
        </w:rPr>
        <w:t>sexual abuse</w:t>
      </w:r>
      <w:r w:rsidR="00F61B64">
        <w:t xml:space="preserve"> </w:t>
      </w:r>
      <w:r>
        <w:t>case</w:t>
      </w:r>
      <w:r>
        <w:rPr>
          <w:b/>
        </w:rPr>
        <w:t xml:space="preserve"> </w:t>
      </w:r>
      <w:r>
        <w:t xml:space="preserve">reported by </w:t>
      </w:r>
      <w:proofErr w:type="spellStart"/>
      <w:r>
        <w:t>Banaschack</w:t>
      </w:r>
      <w:proofErr w:type="spellEnd"/>
      <w:r>
        <w:t xml:space="preserve"> </w:t>
      </w:r>
      <w:r>
        <w:rPr>
          <w:i/>
        </w:rPr>
        <w:t>et al</w:t>
      </w:r>
      <w:r>
        <w:t xml:space="preserve"> </w:t>
      </w:r>
      <w:r w:rsidR="00FE38C5">
        <w:fldChar w:fldCharType="begin"/>
      </w:r>
      <w:r w:rsidR="00FE38C5">
        <w:instrText xml:space="preserve"> ADDIN ZOTERO_ITEM CSL_CITATION {"citationID":"MqvTIxTG","properties":{"formattedCitation":"[15]","plainCitation":"[15]"},"citationItems":[{"id":852,"uris":["http://zotero.org/users/local/Yr3fi0a5/items/95JTK49Q"],"uri":["http://zotero.org/users/local/Yr3fi0a5/items/95JTK49Q"],"itemData":{"id":852,"type":"article-journal","title":"Human immunodeficiency virus type 1 infection after sexual abuse: value of nucleic acid sequence analysis in identifying the offender","container-title":"Clinical Infectious Diseases: An Official Publication of the Infectious Diseases Society of America","page":"1098-1100","volume":"31","issue":"4","source":"PubMed","abstract":"Nucleic acid sequence analysis of human immunodeficiency virus type 1-specific sequences allowed the identification of the source of infection in a case of sexual abuse of a 10-year-old girl.","DOI":"10.1086/318152","ISSN":"1058-4838","note":"PMID: 11049796","shortTitle":"Human immunodeficiency virus type 1 infection after sexual abuse","journalAbbreviation":"Clin. Infect. Dis.","language":"eng","author":[{"family":"Banaschak","given":"S."},{"family":"Werwein","given":"M."},{"family":"Brinkmann","given":"B."},{"family":"Hauber","given":"I."}],"issued":{"date-parts":[["2000",10]]}}}],"schema":"https://github.com/citation-style-language/schema/raw/master/csl-citation.json"} </w:instrText>
      </w:r>
      <w:r w:rsidR="00FE38C5">
        <w:fldChar w:fldCharType="separate"/>
      </w:r>
      <w:r w:rsidR="00FE38C5">
        <w:rPr>
          <w:noProof/>
        </w:rPr>
        <w:t>[15]</w:t>
      </w:r>
      <w:r w:rsidR="00FE38C5">
        <w:fldChar w:fldCharType="end"/>
      </w:r>
      <w:r>
        <w:t xml:space="preserve"> investigated potential sexual abuse, of a 10-year old girl by her stepfather and consequent infection with HIV-1. Phylogenetic analysis of the </w:t>
      </w:r>
      <w:r>
        <w:rPr>
          <w:i/>
        </w:rPr>
        <w:t>gag</w:t>
      </w:r>
      <w:r>
        <w:t xml:space="preserve"> and </w:t>
      </w:r>
      <w:proofErr w:type="spellStart"/>
      <w:r>
        <w:rPr>
          <w:i/>
        </w:rPr>
        <w:t>env</w:t>
      </w:r>
      <w:proofErr w:type="spellEnd"/>
      <w:r>
        <w:t xml:space="preserve"> genes of the suspect and the victim, together with 5 control sequences, indicated that their strains were very similar and clustered together in the phylogenetic tree. However, no information was provided on how control sequences were selected.</w:t>
      </w:r>
    </w:p>
    <w:p w14:paraId="19B6D9B5" w14:textId="77777777" w:rsidR="008828AE" w:rsidRDefault="008828AE" w:rsidP="008828AE">
      <w:pPr>
        <w:pStyle w:val="ListParagraph1"/>
        <w:ind w:left="31" w:firstLine="716"/>
      </w:pPr>
    </w:p>
    <w:p w14:paraId="16CAB68B" w14:textId="004A3367" w:rsidR="008828AE" w:rsidRDefault="008828AE" w:rsidP="008828AE">
      <w:r>
        <w:lastRenderedPageBreak/>
        <w:t xml:space="preserve">In </w:t>
      </w:r>
      <w:r w:rsidRPr="005B1F2B">
        <w:rPr>
          <w:b/>
        </w:rPr>
        <w:t>Denmark</w:t>
      </w:r>
      <w:r>
        <w:t xml:space="preserve">, a court case was conducted after 10 boys revealed that their recreation center </w:t>
      </w:r>
      <w:r w:rsidRPr="005B1F2B">
        <w:rPr>
          <w:b/>
        </w:rPr>
        <w:t>coach</w:t>
      </w:r>
      <w:r>
        <w:t xml:space="preserve"> (“the man”), who trained them in wrestling, had abused them sexually between 1994 and 1998</w:t>
      </w:r>
      <w:r w:rsidR="00B37F26">
        <w:t xml:space="preserve"> </w:t>
      </w:r>
      <w:r w:rsidR="00FE38C5">
        <w:rPr>
          <w:rFonts w:cs="Times"/>
        </w:rPr>
        <w:fldChar w:fldCharType="begin"/>
      </w:r>
      <w:r w:rsidR="00FE38C5">
        <w:rPr>
          <w:rFonts w:cs="Times"/>
        </w:rPr>
        <w:instrText xml:space="preserve"> ADDIN ZOTERO_ITEM CSL_CITATION {"citationID":"L9MaMRd8","properties":{"formattedCitation":"[16]","plainCitation":"[16]"},"citationItems":[{"id":854,"uris":["http://zotero.org/users/local/Yr3fi0a5/items/6UVI23I8"],"uri":["http://zotero.org/users/local/Yr3fi0a5/items/6UVI23I8"],"itemData":{"id":854,"type":"article-journal","title":"Molecular investigation of transmission of human immunodeficiency virus type 1 in a criminal case","container-title":"Clinical and Diagnostic Laboratory Immunology","page":"884-890","volume":"8","issue":"5","source":"PubMed","abstract":"Very few criminal cases involving human immunodeficiency virus type 1 (HIV-1) transmission have been described. We report on an HIV-1 transmission case with a child being infected by an HIV-1-positive man. The objective was to determine through molecular epidemiology and phylogenetic analyses whether HIV-1 from the HIV-1-positive man could be the source of infection in the HIV-1-positive child, as claimed by the authorities. We conducted genetic analysis of three different parts of the HIV-1 genome (gag, pol, and env) by PCR, direct-sequencing, and phylogenetic analyses. We used maximum likelihood, maximum parsimony, and neighbor-joining methods for the phylogenetic analyses to investigate whether the sequences from the man and the child were related. We found that the viral sequences from the man and the child formed separate clusters in all of the phylogenetic analyses compared to the local controls. A unique amino acid deletion was identified in the C2-V3-C3 region of the env gene in the virus from the man and the child. These results were used in the criminal court to elucidate whether the virus from the man was related to the virus from the child. In summary, the results from the phylogenetic analyses, the sequence distances between the virus from the man and the virus from the child, and the identification of the unique molecular fingerprint in the env gene together indicated that the virus from the man and the virus from the child were epidemiologically linked.","DOI":"10.1128/CDLI.8.5.884-890.2001","ISSN":"1071-412X","note":"PMID: 11527797\nPMCID: PMC96165","journalAbbreviation":"Clin. Diagn. Lab. Immunol.","language":"eng","author":[{"family":"Machuca","given":"R."},{"family":"Jørgensen","given":"L. B."},{"family":"Theilade","given":"P."},{"family":"Nielsen","given":"C."}],"issued":{"date-parts":[["2001",9]]}}}],"schema":"https://github.com/citation-style-language/schema/raw/master/csl-citation.json"} </w:instrText>
      </w:r>
      <w:r w:rsidR="00FE38C5">
        <w:rPr>
          <w:rFonts w:cs="Times"/>
        </w:rPr>
        <w:fldChar w:fldCharType="separate"/>
      </w:r>
      <w:r w:rsidR="00FE38C5">
        <w:rPr>
          <w:rFonts w:cs="Times"/>
          <w:noProof/>
        </w:rPr>
        <w:t>[16]</w:t>
      </w:r>
      <w:r w:rsidR="00FE38C5">
        <w:rPr>
          <w:rFonts w:cs="Times"/>
        </w:rPr>
        <w:fldChar w:fldCharType="end"/>
      </w:r>
      <w:r>
        <w:t xml:space="preserve">. After examination of all boys, one 12-year-old boy was found to be HIV-positive. </w:t>
      </w:r>
      <w:r>
        <w:rPr>
          <w:rFonts w:cs="Times"/>
        </w:rPr>
        <w:t xml:space="preserve">The man was therefore charged for having performed intercourse with a child under the age of 15 and, since it was assumed that the man was aware of his own HIV-positive status, was also charged for recklessly having caused danger to another person’s life or health. During the court case, genetic analysis was performed of the HIV-1 strains found in the man and the child to determine whether viral sequences from the child were significantly more closely related to sequences from the man than to sequences from relevant controls. Local controls were collected from 14 unrelated HIV-1 infected individuals from the same geographic area and representing patients from different transmission risk groups. Three regions of the genome were </w:t>
      </w:r>
      <w:proofErr w:type="spellStart"/>
      <w:r>
        <w:rPr>
          <w:rFonts w:cs="Times"/>
        </w:rPr>
        <w:t>analysed</w:t>
      </w:r>
      <w:proofErr w:type="spellEnd"/>
      <w:r>
        <w:rPr>
          <w:rFonts w:cs="Times"/>
        </w:rPr>
        <w:t xml:space="preserve"> (</w:t>
      </w:r>
      <w:r>
        <w:rPr>
          <w:rFonts w:cs="Times"/>
          <w:i/>
        </w:rPr>
        <w:t>gag</w:t>
      </w:r>
      <w:r>
        <w:rPr>
          <w:rFonts w:cs="Times"/>
        </w:rPr>
        <w:t xml:space="preserve">, </w:t>
      </w:r>
      <w:r>
        <w:rPr>
          <w:rFonts w:cs="Times"/>
          <w:i/>
        </w:rPr>
        <w:t xml:space="preserve">pol </w:t>
      </w:r>
      <w:r>
        <w:rPr>
          <w:rFonts w:cs="Times"/>
        </w:rPr>
        <w:t xml:space="preserve">and </w:t>
      </w:r>
      <w:proofErr w:type="spellStart"/>
      <w:r>
        <w:rPr>
          <w:rFonts w:cs="Times"/>
          <w:i/>
        </w:rPr>
        <w:t>env</w:t>
      </w:r>
      <w:proofErr w:type="spellEnd"/>
      <w:r>
        <w:rPr>
          <w:rFonts w:cs="Times"/>
        </w:rPr>
        <w:t xml:space="preserve">) and the phylogenetic analyses was performed as in </w:t>
      </w:r>
      <w:r w:rsidRPr="00A07CF0">
        <w:rPr>
          <w:rFonts w:cs="Times"/>
        </w:rPr>
        <w:t xml:space="preserve">Albert </w:t>
      </w:r>
      <w:r w:rsidRPr="00A07CF0">
        <w:rPr>
          <w:rFonts w:cs="Times"/>
          <w:i/>
        </w:rPr>
        <w:t>et al</w:t>
      </w:r>
      <w:r w:rsidRPr="00A07CF0">
        <w:rPr>
          <w:rFonts w:cs="Times"/>
        </w:rPr>
        <w:t xml:space="preserve"> </w:t>
      </w:r>
      <w:r w:rsidR="00FE38C5">
        <w:rPr>
          <w:rFonts w:cs="Times"/>
        </w:rPr>
        <w:fldChar w:fldCharType="begin"/>
      </w:r>
      <w:r w:rsidR="00FE38C5">
        <w:rPr>
          <w:rFonts w:cs="Times"/>
        </w:rPr>
        <w:instrText xml:space="preserve"> ADDIN ZOTERO_ITEM CSL_CITATION {"citationID":"5N5kAWus","properties":{"formattedCitation":"[16]","plainCitation":"[16]"},"citationItems":[{"id":854,"uris":["http://zotero.org/users/local/Yr3fi0a5/items/6UVI23I8"],"uri":["http://zotero.org/users/local/Yr3fi0a5/items/6UVI23I8"],"itemData":{"id":854,"type":"article-journal","title":"Molecular investigation of transmission of human immunodeficiency virus type 1 in a criminal case","container-title":"Clinical and Diagnostic Laboratory Immunology","page":"884-890","volume":"8","issue":"5","source":"PubMed","abstract":"Very few criminal cases involving human immunodeficiency virus type 1 (HIV-1) transmission have been described. We report on an HIV-1 transmission case with a child being infected by an HIV-1-positive man. The objective was to determine through molecular epidemiology and phylogenetic analyses whether HIV-1 from the HIV-1-positive man could be the source of infection in the HIV-1-positive child, as claimed by the authorities. We conducted genetic analysis of three different parts of the HIV-1 genome (gag, pol, and env) by PCR, direct-sequencing, and phylogenetic analyses. We used maximum likelihood, maximum parsimony, and neighbor-joining methods for the phylogenetic analyses to investigate whether the sequences from the man and the child were related. We found that the viral sequences from the man and the child formed separate clusters in all of the phylogenetic analyses compared to the local controls. A unique amino acid deletion was identified in the C2-V3-C3 region of the env gene in the virus from the man and the child. These results were used in the criminal court to elucidate whether the virus from the man was related to the virus from the child. In summary, the results from the phylogenetic analyses, the sequence distances between the virus from the man and the virus from the child, and the identification of the unique molecular fingerprint in the env gene together indicated that the virus from the man and the virus from the child were epidemiologically linked.","DOI":"10.1128/CDLI.8.5.884-890.2001","ISSN":"1071-412X","note":"PMID: 11527797\nPMCID: PMC96165","journalAbbreviation":"Clin. Diagn. Lab. Immunol.","language":"eng","author":[{"family":"Machuca","given":"R."},{"family":"Jørgensen","given":"L. B."},{"family":"Theilade","given":"P."},{"family":"Nielsen","given":"C."}],"issued":{"date-parts":[["2001",9]]}}}],"schema":"https://github.com/citation-style-language/schema/raw/master/csl-citation.json"} </w:instrText>
      </w:r>
      <w:r w:rsidR="00FE38C5">
        <w:rPr>
          <w:rFonts w:cs="Times"/>
        </w:rPr>
        <w:fldChar w:fldCharType="separate"/>
      </w:r>
      <w:r w:rsidR="00FE38C5">
        <w:rPr>
          <w:rFonts w:cs="Times"/>
          <w:noProof/>
        </w:rPr>
        <w:t>[16]</w:t>
      </w:r>
      <w:r w:rsidR="00FE38C5">
        <w:rPr>
          <w:rFonts w:cs="Times"/>
        </w:rPr>
        <w:fldChar w:fldCharType="end"/>
      </w:r>
      <w:r>
        <w:rPr>
          <w:rFonts w:cs="Times"/>
        </w:rPr>
        <w:t>. Here, the fact that 4 years had passed since the estimated time of transmission complicated the analyses.</w:t>
      </w:r>
      <w:r>
        <w:t xml:space="preserve"> Analysis of the viral divergence between the man and the child was not comparable to what was found in previous transmission investigations</w:t>
      </w:r>
      <w:r>
        <w:rPr>
          <w:rFonts w:cs="Times"/>
        </w:rPr>
        <w:t xml:space="preserve">. However, </w:t>
      </w:r>
      <w:r>
        <w:rPr>
          <w:rFonts w:cs="Times New Roman"/>
        </w:rPr>
        <w:t>other investigations on related transmission cases have shown that the divergence differs from case to case</w:t>
      </w:r>
      <w:r>
        <w:rPr>
          <w:rFonts w:cs="Times"/>
        </w:rPr>
        <w:t xml:space="preserve"> and from gene to gene. Yet, when using phylogenetic analysis, it was found that, in all examined genomic regions, </w:t>
      </w:r>
      <w:r>
        <w:t xml:space="preserve">the viral sequences from the man and the child formed a separate cluster when compared to the local controls; and a unique amino acid deletion was found in the </w:t>
      </w:r>
      <w:proofErr w:type="spellStart"/>
      <w:r>
        <w:rPr>
          <w:i/>
        </w:rPr>
        <w:t>env</w:t>
      </w:r>
      <w:proofErr w:type="spellEnd"/>
      <w:r>
        <w:t xml:space="preserve"> gene, indicating a close epidemiological link between the virus from the man and the child. T</w:t>
      </w:r>
      <w:r>
        <w:rPr>
          <w:rFonts w:cs="Times"/>
        </w:rPr>
        <w:t>he man was sentenced to 6 years of imprisonment in March 2000 at the Copenhagen High Court.</w:t>
      </w:r>
    </w:p>
    <w:p w14:paraId="79C9B867" w14:textId="77777777" w:rsidR="008828AE" w:rsidRDefault="008828AE" w:rsidP="008828AE"/>
    <w:p w14:paraId="51FB75DD" w14:textId="2BCE8444" w:rsidR="0090124E" w:rsidRDefault="0090124E" w:rsidP="0090124E">
      <w:pPr>
        <w:pStyle w:val="ListParagraph1"/>
        <w:ind w:left="0" w:firstLine="576"/>
      </w:pPr>
      <w:r>
        <w:t xml:space="preserve">In 2007, 14 MSM complainants from </w:t>
      </w:r>
      <w:r w:rsidRPr="00A72AFC">
        <w:rPr>
          <w:b/>
        </w:rPr>
        <w:t>The Netherlands</w:t>
      </w:r>
      <w:r>
        <w:t xml:space="preserve"> filed a criminal case against three other MSM defendants, accusing them of administering sedative drugs, sexual abuse, and deliberate subcutaneous injections with HIV-1-infected blood without consent, between the end of 2005 and the beginning of 2007</w:t>
      </w:r>
      <w:r w:rsidR="0093064A">
        <w:t xml:space="preserve"> </w:t>
      </w:r>
      <w:r w:rsidR="00FE38C5">
        <w:rPr>
          <w:rFonts w:cs="Helvetica Neue Light"/>
          <w:color w:val="1A1A1A"/>
        </w:rPr>
        <w:fldChar w:fldCharType="begin"/>
      </w:r>
      <w:r w:rsidR="00FE38C5">
        <w:rPr>
          <w:rFonts w:cs="Helvetica Neue Light"/>
          <w:color w:val="1A1A1A"/>
        </w:rPr>
        <w:instrText xml:space="preserve"> ADDIN ZOTERO_ITEM CSL_CITATION {"citationID":"bZwXdMg6","properties":{"formattedCitation":"[17]","plainCitation":"[17]"},"citationItems":[{"id":856,"uris":["http://zotero.org/users/local/Yr3fi0a5/items/H2Z7WSSV"],"uri":["http://zotero.org/users/local/Yr3fi0a5/items/H2Z7WSSV"],"itemData":{"id":856,"type":"article-journal","title":"Unusual cluster of HIV type 1 dual infections in Groningen, The Netherlands","container-title":"AIDS research and human retroviruses","page":"429-433","volume":"27","issue":"4","source":"PubMed","abstract":"In 2007, 14 Dutch men having sex with men (MSM) filed a criminal case against three other men, accusing them of administering sedative drugs, sexual abuse, and deliberate subcutaneous injections with HIV-1-infected blood. Medical files showed that 9 of 17 men presented with an acute HIV-1 infection syndrome during 2006-2007. Two men were not infected with HIV. Analysis of viral strains in the 12 MSM and the three alleged donors showed that one donor and six recipients were double infected with two distinct HIV-1 subtype B strains, while another five recipients and one donor were single infected with either strain. Two men were infected with unrelated strains. The finding of multiple double infections with very similar HIV-1 strains is without precedent.","DOI":"10.1089/aid.2010.0175","ISSN":"1931-8405","note":"PMID: 21087141","journalAbbreviation":"AIDS Res. Hum. Retroviruses","language":"eng","author":[{"family":"Kuyl","given":"Antoinette C.","non-dropping-particle":"van der"},{"family":"Jurriaans","given":"Suzanne"},{"family":"Back","given":"Nicole K. T."},{"family":"Sprenger","given":"Herman G."},{"family":"Werf","given":"Tjip S.","non-dropping-particle":"van der"},{"family":"Zorgdrager","given":"Fokla"},{"family":"Berkhout","given":"Ben"},{"family":"Cornelissen","given":"Marion"}],"issued":{"date-parts":[["2011",4]]}}}],"schema":"https://github.com/citation-style-language/schema/raw/master/csl-citation.json"} </w:instrText>
      </w:r>
      <w:r w:rsidR="00FE38C5">
        <w:rPr>
          <w:rFonts w:cs="Helvetica Neue Light"/>
          <w:color w:val="1A1A1A"/>
        </w:rPr>
        <w:fldChar w:fldCharType="separate"/>
      </w:r>
      <w:r w:rsidR="00FE38C5">
        <w:rPr>
          <w:rFonts w:cs="Helvetica Neue Light"/>
          <w:noProof/>
          <w:color w:val="1A1A1A"/>
        </w:rPr>
        <w:t>[17]</w:t>
      </w:r>
      <w:r w:rsidR="00FE38C5">
        <w:rPr>
          <w:rFonts w:cs="Helvetica Neue Light"/>
          <w:color w:val="1A1A1A"/>
        </w:rPr>
        <w:fldChar w:fldCharType="end"/>
      </w:r>
      <w:r>
        <w:t xml:space="preserve">. The complainants knew the three defendants, who organized both private meetings and </w:t>
      </w:r>
      <w:r w:rsidRPr="00A72AFC">
        <w:rPr>
          <w:b/>
        </w:rPr>
        <w:t>sex parties</w:t>
      </w:r>
      <w:r>
        <w:t xml:space="preserve"> at their home. The allegations were that a</w:t>
      </w:r>
      <w:r w:rsidR="001545FA">
        <w:t>t these parties, HIV-1</w:t>
      </w:r>
      <w:r>
        <w:t xml:space="preserve"> was transmitted from defendants to complainants, through the act of the defendants that injected their own blood subcutaneously into the complainants on several occasions. However, transmission could also have happened sexually. During the investigation, twelve of the 14 complainants and all defendants were found to be HIV-positive. Furthermore, phylogenetic analyses of </w:t>
      </w:r>
      <w:r>
        <w:rPr>
          <w:i/>
        </w:rPr>
        <w:t>pol</w:t>
      </w:r>
      <w:r>
        <w:t xml:space="preserve"> and </w:t>
      </w:r>
      <w:proofErr w:type="spellStart"/>
      <w:r>
        <w:rPr>
          <w:i/>
        </w:rPr>
        <w:t>env</w:t>
      </w:r>
      <w:proofErr w:type="spellEnd"/>
      <w:r>
        <w:t xml:space="preserve"> genes was performed using NJ and Bayesian methods, together with reference sequences representative of the Dutch HIV epidemic, generated from blood plasma of subtype B-infected outpatients visiting the Academic Medical Center in Amsterdam, The Netherlands, between 2005 and 2009. The analysis identified the same dual infection in seven individuals (six complainants and one defendant), with two </w:t>
      </w:r>
      <w:r>
        <w:lastRenderedPageBreak/>
        <w:t>distinct HIV-1 subtype B strains, whereas three other complainants were infected with strain 1 only and two others with strain 2</w:t>
      </w:r>
      <w:r w:rsidRPr="001561D6">
        <w:t xml:space="preserve"> </w:t>
      </w:r>
      <w:r>
        <w:t>only. Another complainant harbored a triple HIV-1 infection, two strains similar as in the other dually infected, and an unrelated subtype B strain.</w:t>
      </w:r>
      <w:r>
        <w:rPr>
          <w:rFonts w:cs="Helvetica Neue Light"/>
          <w:color w:val="1A1A1A"/>
        </w:rPr>
        <w:t xml:space="preserve"> After trial and retrial, one was sentenced to 8 years in prison, another to 5 years and the third to 18 months. </w:t>
      </w:r>
    </w:p>
    <w:p w14:paraId="7E21737A" w14:textId="77777777" w:rsidR="008828AE" w:rsidRDefault="008828AE" w:rsidP="008828AE"/>
    <w:p w14:paraId="64581358" w14:textId="77777777" w:rsidR="008828AE" w:rsidRDefault="008828AE" w:rsidP="008828AE">
      <w:pPr>
        <w:pStyle w:val="Heading2"/>
      </w:pPr>
      <w:r>
        <w:t>Sexual Transmission</w:t>
      </w:r>
      <w:r w:rsidRPr="006A6513">
        <w:t xml:space="preserve"> </w:t>
      </w:r>
      <w:r>
        <w:t>in the Context of Alleged HIV Non-Disclosure</w:t>
      </w:r>
    </w:p>
    <w:p w14:paraId="21EAF2E8" w14:textId="110EDEF5" w:rsidR="008828AE" w:rsidRDefault="008828AE" w:rsidP="008828AE">
      <w:pPr>
        <w:pStyle w:val="ListParagraph1"/>
        <w:ind w:left="61" w:firstLine="716"/>
      </w:pPr>
      <w:r>
        <w:t>Birch</w:t>
      </w:r>
      <w:r>
        <w:rPr>
          <w:b/>
        </w:rPr>
        <w:t xml:space="preserve"> </w:t>
      </w:r>
      <w:r>
        <w:rPr>
          <w:i/>
        </w:rPr>
        <w:t xml:space="preserve">et al </w:t>
      </w:r>
      <w:r w:rsidR="00FE38C5">
        <w:fldChar w:fldCharType="begin"/>
      </w:r>
      <w:r w:rsidR="00FE38C5">
        <w:instrText xml:space="preserve"> ADDIN ZOTERO_ITEM CSL_CITATION {"citationID":"fFUB358J","properties":{"formattedCitation":"[18]","plainCitation":"[18]"},"citationItems":[{"id":830,"uris":["http://zotero.org/users/local/Yr3fi0a5/items/S8S2HS3F"],"uri":["http://zotero.org/users/local/Yr3fi0a5/items/S8S2HS3F"],"itemData":{"id":830,"type":"article-journal","title":"Molecular analysis of human immunodeficiency virus strains associated with a case of criminal transmission of the virus","container-title":"The Journal of Infectious Diseases","page":"941-944","volume":"182","issue":"3","source":"PubMed","abstract":"An investigation was done of the evidence for transmission of human immunodeficiency virus (HIV) from an HIV-positive man to several male and female sex contacts. Phylogenetic analysis of sequences from the gag and env genes showed a close relationship between the predominant virus strains from the source and 2 contacts. However, the likelihood that a female contact was infected by the source could not be determined, despite contact tracing indicating that this may have occurred. One male, shown by contact tracing and molecular evidence to have been infected by the source, subsequently transmitted HIV to his female sex partner. HIV sequence from a plasma sample used as a control in the phylogenetic analysis contained env and gag sequences that were closely related to those from the source. An epidemiologic link between these 2 individuals was subsequently confirmed by contact tracing.","DOI":"10.1086/315751","ISSN":"0022-1899","note":"PMID: 10950794","journalAbbreviation":"J. Infect. Dis.","language":"eng","author":[{"family":"Birch","given":"C. J."},{"family":"McCaw","given":"R. F."},{"family":"Bulach","given":"D. M."},{"family":"Revill","given":"P. A."},{"family":"Carter","given":"J. T."},{"family":"Tomnay","given":"J."},{"family":"Hatch","given":"B."},{"family":"Middleton","given":"T. V."},{"family":"Chibo","given":"D."},{"family":"Catton","given":"M. G."},{"family":"Pankhurst","given":"J. L."},{"family":"Breschkin","given":"A. M."},{"family":"Locarnini","given":"S. A."},{"family":"Bowden","given":"D. S."}],"issued":{"date-parts":[["2000",9]]}}}],"schema":"https://github.com/citation-style-language/schema/raw/master/csl-citation.json"} </w:instrText>
      </w:r>
      <w:r w:rsidR="00FE38C5">
        <w:fldChar w:fldCharType="separate"/>
      </w:r>
      <w:r w:rsidR="00FE38C5">
        <w:rPr>
          <w:noProof/>
        </w:rPr>
        <w:t>[18]</w:t>
      </w:r>
      <w:r w:rsidR="00FE38C5">
        <w:fldChar w:fldCharType="end"/>
      </w:r>
      <w:r w:rsidR="00FE38C5">
        <w:t xml:space="preserve"> </w:t>
      </w:r>
      <w:r>
        <w:t xml:space="preserve">reported a case of potential transmission of HIV in </w:t>
      </w:r>
      <w:r w:rsidRPr="00A07CF0">
        <w:rPr>
          <w:b/>
        </w:rPr>
        <w:t>Australia</w:t>
      </w:r>
      <w:r>
        <w:t xml:space="preserve"> from a HIV-positive man to several male and female contacts. A criminal case was conducted against this man for knowingly and </w:t>
      </w:r>
      <w:r w:rsidRPr="00A07CF0">
        <w:rPr>
          <w:b/>
        </w:rPr>
        <w:t>recklessly transmitting HIV</w:t>
      </w:r>
      <w:r>
        <w:t xml:space="preserve">. Phylogenetic analysis was performed on genomic sequences from the p17 region of </w:t>
      </w:r>
      <w:r>
        <w:rPr>
          <w:i/>
        </w:rPr>
        <w:t>gag</w:t>
      </w:r>
      <w:r>
        <w:t xml:space="preserve"> and a region bracketing the V3 region of </w:t>
      </w:r>
      <w:proofErr w:type="spellStart"/>
      <w:r>
        <w:rPr>
          <w:i/>
        </w:rPr>
        <w:t>env</w:t>
      </w:r>
      <w:proofErr w:type="spellEnd"/>
      <w:r>
        <w:t xml:space="preserve">. The blood samples were obtained from the defendant, 3 complainants, the sex partner of 1 of these complainants, and a group of local HIV-positive controls, presumably epidemiologically unrelated to the suspect. The results indicated relatedness between HIV strains of the defendant and 2 of his male contacts, and the sex partner of 1 of these male contacts. However, it did not demonstrate closer relatedness to the viral strain from the third female contact, as compared to the used controls. Information obtained by contact tracing suggested that the defendant and the third female contact had been sex partners for many years and that, if transmission of HIV had taken place between them, it could have happened up to 9 years prior to the investigation. In contrast, the other two contacts had been infected for &lt;2 years. </w:t>
      </w:r>
      <w:proofErr w:type="gramStart"/>
      <w:r>
        <w:t>Also</w:t>
      </w:r>
      <w:proofErr w:type="gramEnd"/>
      <w:r>
        <w:t xml:space="preserve"> it showed that one of the controls separating the defendant and the third female contact was in fact a contact of the defendant. It is therefore possible that the third female contact was indeed infected by the defendant, but that their strains had separated since the event due to further onward transmission. Time since infection was therefore identified as an important variable in such forensic analyses </w:t>
      </w:r>
      <w:r w:rsidR="00FE38C5">
        <w:fldChar w:fldCharType="begin"/>
      </w:r>
      <w:r w:rsidR="00FE38C5">
        <w:instrText xml:space="preserve"> ADDIN ZOTERO_ITEM CSL_CITATION {"citationID":"3Wgvn6Aj","properties":{"formattedCitation":"[18]","plainCitation":"[18]"},"citationItems":[{"id":830,"uris":["http://zotero.org/users/local/Yr3fi0a5/items/S8S2HS3F"],"uri":["http://zotero.org/users/local/Yr3fi0a5/items/S8S2HS3F"],"itemData":{"id":830,"type":"article-journal","title":"Molecular analysis of human immunodeficiency virus strains associated with a case of criminal transmission of the virus","container-title":"The Journal of Infectious Diseases","page":"941-944","volume":"182","issue":"3","source":"PubMed","abstract":"An investigation was done of the evidence for transmission of human immunodeficiency virus (HIV) from an HIV-positive man to several male and female sex contacts. Phylogenetic analysis of sequences from the gag and env genes showed a close relationship between the predominant virus strains from the source and 2 contacts. However, the likelihood that a female contact was infected by the source could not be determined, despite contact tracing indicating that this may have occurred. One male, shown by contact tracing and molecular evidence to have been infected by the source, subsequently transmitted HIV to his female sex partner. HIV sequence from a plasma sample used as a control in the phylogenetic analysis contained env and gag sequences that were closely related to those from the source. An epidemiologic link between these 2 individuals was subsequently confirmed by contact tracing.","DOI":"10.1086/315751","ISSN":"0022-1899","note":"PMID: 10950794","journalAbbreviation":"J. Infect. Dis.","language":"eng","author":[{"family":"Birch","given":"C. J."},{"family":"McCaw","given":"R. F."},{"family":"Bulach","given":"D. M."},{"family":"Revill","given":"P. A."},{"family":"Carter","given":"J. T."},{"family":"Tomnay","given":"J."},{"family":"Hatch","given":"B."},{"family":"Middleton","given":"T. V."},{"family":"Chibo","given":"D."},{"family":"Catton","given":"M. G."},{"family":"Pankhurst","given":"J. L."},{"family":"Breschkin","given":"A. M."},{"family":"Locarnini","given":"S. A."},{"family":"Bowden","given":"D. S."}],"issued":{"date-parts":[["2000",9]]}}}],"schema":"https://github.com/citation-style-language/schema/raw/master/csl-citation.json"} </w:instrText>
      </w:r>
      <w:r w:rsidR="00FE38C5">
        <w:fldChar w:fldCharType="separate"/>
      </w:r>
      <w:r w:rsidR="00FE38C5">
        <w:rPr>
          <w:noProof/>
        </w:rPr>
        <w:t>[18]</w:t>
      </w:r>
      <w:r w:rsidR="00FE38C5">
        <w:fldChar w:fldCharType="end"/>
      </w:r>
      <w:r>
        <w:t>.</w:t>
      </w:r>
    </w:p>
    <w:p w14:paraId="4D758340" w14:textId="0E5CAF60" w:rsidR="008828AE" w:rsidRDefault="008828AE" w:rsidP="008828AE">
      <w:r w:rsidRPr="00A1517E">
        <w:t xml:space="preserve">In 2005, </w:t>
      </w:r>
      <w:proofErr w:type="spellStart"/>
      <w:r w:rsidRPr="00A1517E">
        <w:t>Lemey</w:t>
      </w:r>
      <w:proofErr w:type="spellEnd"/>
      <w:r w:rsidRPr="00A1517E">
        <w:t xml:space="preserve"> </w:t>
      </w:r>
      <w:r w:rsidRPr="00A1517E">
        <w:rPr>
          <w:i/>
        </w:rPr>
        <w:t xml:space="preserve">et al </w:t>
      </w:r>
      <w:r w:rsidR="00FE38C5">
        <w:fldChar w:fldCharType="begin"/>
      </w:r>
      <w:r w:rsidR="00FE38C5">
        <w:instrText xml:space="preserve"> ADDIN ZOTERO_ITEM CSL_CITATION {"citationID":"1TSsFgLv","properties":{"formattedCitation":"[19]","plainCitation":"[19]"},"citationItems":[{"id":483,"uris":["http://zotero.org/users/local/Yr3fi0a5/items/Q52TZ76F"],"uri":["http://zotero.org/users/local/Yr3fi0a5/items/Q52TZ76F"],"itemData":{"id":483,"type":"article-journal","title":"Molecular testing of multiple HIV-1 transmissions in a criminal case","container-title":"AIDS (London, England)","page":"1649-1658","volume":"19","issue":"15","source":"PubMed","abstract":"OBJECTIVE: To test the a priori hypothesis of HIV-1 transmission from one suspect to six recipients in a criminal case.\nMETHODS: Partial pol and/or env sequences were obtained for at least two samples of the suspect and the victims. Appropriate local controls were sampled based on epidemiological and subtype criteria. Phylogenetic testing was performed using different reconstruction methods.\nRESULTS: Phylogenetic analyses consistently inferred a monophyletic cluster for the suspect and victim samples in both genome regions. This was highly supported by parametric and non-parametric bootstrapping techniques. Moreover, the controls most closely related to the suspect-victim cluster had a similar geographical origin to the suspect.\nCONCLUSIONS: Taking into account the limitations on the conclusions that can be drawn from molecular investigations we could infer that our molecular data is consistent with a scenario of multiple HIV transmission between suspect and victims.","ISSN":"0269-9370","note":"PMID: 16184035","journalAbbreviation":"AIDS","language":"eng","author":[{"family":"Lemey","given":"Philippe"},{"family":"Van Dooren","given":"Sonia"},{"family":"Van Laethem","given":"Kristel"},{"family":"Schrooten","given":"Yoeri"},{"family":"Derdelinckx","given":"Inge"},{"family":"Goubau","given":"Patrick"},{"family":"Brun-Vézinet","given":"Francoise"},{"family":"Vaira","given":"Dolores"},{"family":"Vandamme","given":"Anne-Mieke"}],"issued":{"date-parts":[["2005",10,14]]}}}],"schema":"https://github.com/citation-style-language/schema/raw/master/csl-citation.json"} </w:instrText>
      </w:r>
      <w:r w:rsidR="00FE38C5">
        <w:fldChar w:fldCharType="separate"/>
      </w:r>
      <w:r w:rsidR="00FE38C5">
        <w:rPr>
          <w:noProof/>
        </w:rPr>
        <w:t>[19]</w:t>
      </w:r>
      <w:r w:rsidR="00FE38C5">
        <w:fldChar w:fldCharType="end"/>
      </w:r>
      <w:r w:rsidR="00400A14">
        <w:t xml:space="preserve"> </w:t>
      </w:r>
      <w:r w:rsidRPr="00A1517E">
        <w:t>reported the analysis of a possible HIV-1 transmission case, in</w:t>
      </w:r>
      <w:r>
        <w:t xml:space="preserve"> which </w:t>
      </w:r>
      <w:r w:rsidRPr="00A858CB">
        <w:t>six females</w:t>
      </w:r>
      <w:r>
        <w:t xml:space="preserve"> presumably became HIV infected subsequent to a </w:t>
      </w:r>
      <w:r w:rsidRPr="00A07CF0">
        <w:rPr>
          <w:b/>
        </w:rPr>
        <w:t>sexual assault</w:t>
      </w:r>
      <w:r>
        <w:t xml:space="preserve">. In connection with </w:t>
      </w:r>
      <w:r w:rsidRPr="00A07CF0">
        <w:rPr>
          <w:b/>
        </w:rPr>
        <w:t>professional activities</w:t>
      </w:r>
      <w:r>
        <w:t xml:space="preserve"> in Belgium, the defendant, who emigrated from Rwanda in 1992, was in contact with the complainants for several periods between the beginning of 1993 and the end of 1995. For five of the complainants, seroconversion could be dated between 1993 and 1995. At the time of the first sampling for the court investigation, the defendant was found to be HIV seropositive. An epidemiological investigation was conducted. Fragments from </w:t>
      </w:r>
      <w:r w:rsidRPr="0093064A">
        <w:rPr>
          <w:i/>
        </w:rPr>
        <w:t>pol</w:t>
      </w:r>
      <w:r>
        <w:t xml:space="preserve"> and </w:t>
      </w:r>
      <w:proofErr w:type="spellStart"/>
      <w:r w:rsidRPr="0093064A">
        <w:rPr>
          <w:i/>
        </w:rPr>
        <w:t>env</w:t>
      </w:r>
      <w:proofErr w:type="spellEnd"/>
      <w:r>
        <w:t xml:space="preserve"> genes were sequenced from all patients involved in the case. Local controls were collected from two local hospitals. Local controls were selected based on the available epidemiological information from medical files of the defendant and the complainants. The primary epidemiological criteria included the same geographical area </w:t>
      </w:r>
      <w:r>
        <w:lastRenderedPageBreak/>
        <w:t>(preferentially from the same hospitals as attended by victims), diagnosed as HIV infected between 1992 and 1996, age- and risk group matching (heterosexual). Database controls were collected using a BLAST algorithm to retrieve the 10 most similar publicly available sequences to each defendant and complainants (excluding doubles). Phylogenetic analyses were conducted using different ML algorithms, Bayesian and Maximum Parsimony approaches. Phylogenetic analyses consistently inferred a monophyletic cluster for the defendant and the complainant sequences in both genome regions, distinct from local controls and database sequences. This led to the conclusion that the hypothesis that the defendant had transmitted the virus to the complainants could not be discarded. Together with other compelling testimonies, this forensic evidence led to the conviction of rape.</w:t>
      </w:r>
    </w:p>
    <w:p w14:paraId="30390757" w14:textId="0832C486" w:rsidR="008828AE" w:rsidRDefault="008828AE" w:rsidP="008828AE">
      <w:r>
        <w:t xml:space="preserve">The </w:t>
      </w:r>
      <w:proofErr w:type="spellStart"/>
      <w:r w:rsidRPr="00A07CF0">
        <w:rPr>
          <w:b/>
        </w:rPr>
        <w:t>Glenochil</w:t>
      </w:r>
      <w:proofErr w:type="spellEnd"/>
      <w:r>
        <w:t xml:space="preserve"> prison outbreak discussed above led to the first prosecution of HIV transmission in </w:t>
      </w:r>
      <w:r w:rsidRPr="00A858CB">
        <w:t>Scotland</w:t>
      </w:r>
      <w:r>
        <w:t xml:space="preserve">, data and samples from the prison outbreak were seized to build a case against a former inmate, that was found guilty of </w:t>
      </w:r>
      <w:r w:rsidRPr="00A07CF0">
        <w:rPr>
          <w:b/>
        </w:rPr>
        <w:t>recklessly transmitting HIV</w:t>
      </w:r>
      <w:r>
        <w:t xml:space="preserve"> to a female sexual partner</w:t>
      </w:r>
      <w:r w:rsidR="005616D1">
        <w:t xml:space="preserve"> </w:t>
      </w:r>
      <w:r w:rsidR="00FE38C5">
        <w:fldChar w:fldCharType="begin"/>
      </w:r>
      <w:r w:rsidR="00FE38C5">
        <w:instrText xml:space="preserve"> ADDIN ZOTERO_ITEM CSL_CITATION {"citationID":"LvNkVz5a","properties":{"formattedCitation":"[20]","plainCitation":"[20]"},"citationItems":[{"id":953,"uris":["http://zotero.org/users/local/Yr3fi0a5/items/Q4G89EIE"],"uri":["http://zotero.org/users/local/Yr3fi0a5/items/Q4G89EIE"],"itemData":{"id":953,"type":"article-journal","title":"Criminalisation of HIV transmission: implications for public health in Scotland","container-title":"BMJ (Clinical research ed.)","page":"1174-1177","volume":"323","issue":"7322","source":"PubMed","ISSN":"0959-8138","note":"PMID: 11711413\nPMCID: PMC1121648","shortTitle":"Criminalisation of HIV transmission","journalAbbreviation":"BMJ","language":"eng","author":[{"family":"Bird","given":"S. M."},{"family":"Brown","given":"A. J."}],"issued":{"date-parts":[["2001",11,17]]}}}],"schema":"https://github.com/citation-style-language/schema/raw/master/csl-citation.json"} </w:instrText>
      </w:r>
      <w:r w:rsidR="00FE38C5">
        <w:fldChar w:fldCharType="separate"/>
      </w:r>
      <w:r w:rsidR="00FE38C5">
        <w:rPr>
          <w:noProof/>
        </w:rPr>
        <w:t>[20]</w:t>
      </w:r>
      <w:r w:rsidR="00FE38C5">
        <w:fldChar w:fldCharType="end"/>
      </w:r>
      <w:r w:rsidR="00A858CB">
        <w:t>,</w:t>
      </w:r>
      <w:r>
        <w:t xml:space="preserve"> illustrating how public health data can be </w:t>
      </w:r>
      <w:r w:rsidR="009B0276">
        <w:t>(</w:t>
      </w:r>
      <w:proofErr w:type="spellStart"/>
      <w:r w:rsidR="009B0276">
        <w:t>mis</w:t>
      </w:r>
      <w:proofErr w:type="spellEnd"/>
      <w:r w:rsidR="009B0276">
        <w:t>)</w:t>
      </w:r>
      <w:r>
        <w:t>used in court.</w:t>
      </w:r>
      <w:r w:rsidR="00565241">
        <w:t xml:space="preserve"> </w:t>
      </w:r>
    </w:p>
    <w:p w14:paraId="1D971547" w14:textId="77777777" w:rsidR="0090124E" w:rsidRPr="005278DE" w:rsidRDefault="0090124E" w:rsidP="0090124E">
      <w:pPr>
        <w:suppressAutoHyphens w:val="0"/>
        <w:spacing w:after="0"/>
        <w:ind w:firstLine="0"/>
        <w:rPr>
          <w:rFonts w:eastAsia="Times New Roman" w:cs="Times New Roman"/>
          <w:lang w:eastAsia="en-US"/>
        </w:rPr>
      </w:pPr>
    </w:p>
    <w:p w14:paraId="7AFDBF06" w14:textId="0E259E54" w:rsidR="008828AE" w:rsidRDefault="009C586D" w:rsidP="008828AE">
      <w:pPr>
        <w:pStyle w:val="Heading2"/>
      </w:pPr>
      <w:r>
        <w:t>Breastfeeding</w:t>
      </w:r>
    </w:p>
    <w:p w14:paraId="73963A05" w14:textId="77777777" w:rsidR="008828AE" w:rsidRDefault="008828AE" w:rsidP="008828AE">
      <w:pPr>
        <w:pStyle w:val="ListParagraph1"/>
      </w:pPr>
    </w:p>
    <w:p w14:paraId="66C2790C" w14:textId="6019C127" w:rsidR="008828AE" w:rsidRDefault="008828AE" w:rsidP="008828AE">
      <w:pPr>
        <w:rPr>
          <w:rFonts w:cs="Times New Roman"/>
        </w:rPr>
      </w:pPr>
      <w:r>
        <w:t>Another interesting case was reported in 2012</w:t>
      </w:r>
      <w:r w:rsidR="00347920">
        <w:t xml:space="preserve"> </w:t>
      </w:r>
      <w:r w:rsidR="00FE38C5">
        <w:rPr>
          <w:rFonts w:cs="Times New Roman"/>
        </w:rPr>
        <w:fldChar w:fldCharType="begin"/>
      </w:r>
      <w:r w:rsidR="00FE38C5">
        <w:rPr>
          <w:rFonts w:cs="Times New Roman"/>
        </w:rPr>
        <w:instrText xml:space="preserve"> ADDIN ZOTERO_ITEM CSL_CITATION {"citationID":"1hAyKtPT","properties":{"formattedCitation":"[21]","plainCitation":"[21]"},"citationItems":[{"id":888,"uris":["http://zotero.org/users/local/Yr3fi0a5/items/49PAE45A"],"uri":["http://zotero.org/users/local/Yr3fi0a5/items/49PAE45A"],"itemData":{"id":888,"type":"article-journal","title":"The tainted milk of human kindness","container-title":"Lancet (London, England)","page":"702","volume":"380","issue":"9842","source":"PubMed","DOI":"10.1016/S0140-6736(12)60957-X","ISSN":"1474-547X","note":"PMID: 22901892","journalAbbreviation":"Lancet","language":"eng","author":[{"family":"Goedhals","given":"Dominique"},{"family":"Rossouw","given":"Inéz"},{"family":"Hallbauer","given":"Ute"},{"family":"Mamabolo","given":"Mitta"},{"family":"Oliveira","given":"Tulio","non-dropping-particle":"de"}],"issued":{"date-parts":[["2012",8,18]]}}}],"schema":"https://github.com/citation-style-language/schema/raw/master/csl-citation.json"} </w:instrText>
      </w:r>
      <w:r w:rsidR="00FE38C5">
        <w:rPr>
          <w:rFonts w:cs="Times New Roman"/>
        </w:rPr>
        <w:fldChar w:fldCharType="separate"/>
      </w:r>
      <w:r w:rsidR="00FE38C5">
        <w:rPr>
          <w:rFonts w:cs="Times New Roman"/>
          <w:noProof/>
        </w:rPr>
        <w:t>[21]</w:t>
      </w:r>
      <w:r w:rsidR="00FE38C5">
        <w:rPr>
          <w:rFonts w:cs="Times New Roman"/>
        </w:rPr>
        <w:fldChar w:fldCharType="end"/>
      </w:r>
      <w:r>
        <w:t xml:space="preserve">. A 5-month old baby born from an HIV negative mother was found to be HIV positive after being admitted to the hospital for bronchopneumonia related respiratory distress. At first, nosocomial infection was suspected, but upon investigation by the hospital, the mother reported that her HIV-positive sister (aunt of the baby) had intermittently breast fed her baby since she was 6 weeks old. This led to an investigation of the aunt and of her own baby, who was also found to be HIV positive. Phylogenetic analysis was performed using the HIV-1 genomic sequences from the two babies and the aunt, together with </w:t>
      </w:r>
      <w:r>
        <w:rPr>
          <w:rFonts w:cs="Times New Roman"/>
        </w:rPr>
        <w:t>100 HIV-1 reference strains from the Free State Province, South Africa, closely related to the three case sequences. Phylogenies were subsequently estimated using Bayesian and ML methods.</w:t>
      </w:r>
      <w:r>
        <w:t xml:space="preserve"> </w:t>
      </w:r>
      <w:r>
        <w:rPr>
          <w:rFonts w:cs="Times New Roman"/>
        </w:rPr>
        <w:t xml:space="preserve">This, together with the results of the contact tracing, supported the hypothesis of transmission of HIV-1 between the aunt and the baby, in the face of a scenario of </w:t>
      </w:r>
      <w:r w:rsidRPr="00A72AFC">
        <w:rPr>
          <w:rFonts w:cs="Times New Roman"/>
          <w:b/>
        </w:rPr>
        <w:t>shared breastfeeding</w:t>
      </w:r>
      <w:r>
        <w:rPr>
          <w:rFonts w:cs="Times New Roman"/>
        </w:rPr>
        <w:t xml:space="preserve"> between the mother and the aunt of the baby. This investigation was presented as an emergency call to the common practice of breastfeeding by non-biological caregivers as the most important factor associated with HIV infection in discordant mother–child pairs in South Africa. </w:t>
      </w:r>
    </w:p>
    <w:p w14:paraId="4DAAB499" w14:textId="77777777" w:rsidR="008828AE" w:rsidRDefault="008828AE" w:rsidP="008828AE">
      <w:pPr>
        <w:rPr>
          <w:rFonts w:cs="Times New Roman"/>
        </w:rPr>
      </w:pPr>
    </w:p>
    <w:p w14:paraId="28DF395C" w14:textId="77777777" w:rsidR="008828AE" w:rsidRDefault="008828AE" w:rsidP="008828AE">
      <w:pPr>
        <w:pStyle w:val="ListParagraph1"/>
      </w:pPr>
    </w:p>
    <w:p w14:paraId="16A847DB" w14:textId="77777777" w:rsidR="008828AE" w:rsidRDefault="008828AE" w:rsidP="008828AE">
      <w:pPr>
        <w:pStyle w:val="Heading2"/>
      </w:pPr>
      <w:r>
        <w:lastRenderedPageBreak/>
        <w:t>Cases where Timing of Transmission was Investigated</w:t>
      </w:r>
    </w:p>
    <w:p w14:paraId="50D95055" w14:textId="77777777" w:rsidR="008828AE" w:rsidRDefault="008828AE" w:rsidP="008828AE">
      <w:pPr>
        <w:pStyle w:val="ListParagraph1"/>
      </w:pPr>
    </w:p>
    <w:p w14:paraId="3BEBBA6D" w14:textId="195197D6" w:rsidR="008828AE" w:rsidRDefault="008828AE" w:rsidP="008828AE">
      <w:pPr>
        <w:pStyle w:val="ListParagraph1"/>
        <w:ind w:left="31" w:firstLine="716"/>
      </w:pPr>
      <w:r>
        <w:t xml:space="preserve">A court case in </w:t>
      </w:r>
      <w:r w:rsidRPr="003B7603">
        <w:rPr>
          <w:b/>
        </w:rPr>
        <w:t>Libya</w:t>
      </w:r>
      <w:r>
        <w:t xml:space="preserve"> </w:t>
      </w:r>
      <w:r w:rsidR="005115DD">
        <w:t xml:space="preserve">regarding the involvement of </w:t>
      </w:r>
      <w:r w:rsidR="005115DD" w:rsidRPr="003B7603">
        <w:rPr>
          <w:b/>
        </w:rPr>
        <w:t>foreign medical staff</w:t>
      </w:r>
      <w:r w:rsidR="005115DD">
        <w:t xml:space="preserve"> in infecting hundreds of children </w:t>
      </w:r>
      <w:r>
        <w:t>received a lot of media attention</w:t>
      </w:r>
      <w:r w:rsidR="00FE38C5">
        <w:t xml:space="preserve"> </w:t>
      </w:r>
      <w:r w:rsidR="00FE38C5">
        <w:fldChar w:fldCharType="begin"/>
      </w:r>
      <w:r w:rsidR="00FE38C5">
        <w:instrText xml:space="preserve"> ADDIN ZOTERO_ITEM CSL_CITATION {"citationID":"xt8U7OLH","properties":{"formattedCitation":"[22]","plainCitation":"[22]"},"citationItems":[{"id":208,"uris":["http://zotero.org/users/local/Yr3fi0a5/items/B49TPGD8"],"uri":["http://zotero.org/users/local/Yr3fi0a5/items/B49TPGD8"],"itemData":{"id":208,"type":"article-journal","title":"Molecular epidemiology: HIV-1 and HCV sequences from Libyan outbreak","container-title":"Nature","page":"836-837","volume":"444","issue":"7121","source":"NCBI PubMed","abstract":"In 1998, outbreaks of human immunodeficiency virus type 1 (HIV-1) and hepatitis C virus (HCV) infection were reported in children attending Al-Fateh Hospital in Benghazi, Libya. Here we use molecular phylogenetic techniques to analyse new virus sequences from these outbreaks. We find that the HIV-1 and HCV strains were already circulating and prevalent in this hospital and its environs before the arrival in March 1998 of the foreign medical staff (five Bulgarian nurses and a Palestinian doctor) who stand accused of transmitting the HIV strain to the children.","ISSN":"1476-4687","note":"PMID: 17171825","shortTitle":"Molecular epidemiology","journalAbbreviation":"Nature","language":"eng","author":[{"family":"Oliveira","given":"Tulio","non-dropping-particle":"de"},{"family":"Pybus","given":"Oliver G"},{"family":"Rambaut","given":"Andrew"},{"family":"Salemi","given":"Marco"},{"family":"Cassol","given":"Sharon"},{"family":"Ciccozzi","given":"Massimo"},{"family":"Rezza","given":"Giovanni"},{"family":"Gattinara","given":"Guido Castelli"},{"family":"D'Arrigo","given":"Roberta"},{"family":"Amicosante","given":"Massimo"},{"family":"Perrin","given":"Luc"},{"family":"Colizzi","given":"Vittorio"},{"family":"Perno","given":"Carlo Federico"},{"literal":"Benghazi Study Group"}],"issued":{"date-parts":[["2006",12,14]]}}}],"schema":"https://github.com/citation-style-language/schema/raw/master/csl-citation.json"} </w:instrText>
      </w:r>
      <w:r w:rsidR="00FE38C5">
        <w:fldChar w:fldCharType="separate"/>
      </w:r>
      <w:r w:rsidR="00FE38C5">
        <w:rPr>
          <w:noProof/>
        </w:rPr>
        <w:t>[22]</w:t>
      </w:r>
      <w:r w:rsidR="00FE38C5">
        <w:fldChar w:fldCharType="end"/>
      </w:r>
      <w:r>
        <w:t>. In May 1998, the Al-</w:t>
      </w:r>
      <w:proofErr w:type="spellStart"/>
      <w:r>
        <w:t>Fateh</w:t>
      </w:r>
      <w:proofErr w:type="spellEnd"/>
      <w:r>
        <w:t xml:space="preserve"> Children’s Hospital (AFH) in Benghazi noted the first case of HIV-1 infection in a child with no known risk factor. In September, 111 other children were identified as HIV-positive. In total, 418 children were infected in the outbreak and at least 75 were co-infected with HCV. In March 1998, six foreign health workers (five Bulgarian nurses and a Palestinian doctor) had joined the medical staff. One year later, they were accused of purposefully infecting more than 400 children with HIV-1 and detained in prison. Although there was a European scientific report from 2003 that concluded that nosocomial infection was more likely, caused by pre-existing poor hygiene practices, and that suggested that the outbreak was already present in the hospital prior to the arrival of the foreign health workers, the Libyan court considered these findings imprecise and decided not to consider the report. Afterwards, a second scientific report produced by Libyan researchers concluded that the outbreak was not caused by nosocomial infection and that the data available did not contradict the hypothesis of a deliberate transmission of HIV to the infected children. As a consequence, the foreign medical staff was condemned to death. An international appeal was launched, which led to a retrial that was started in 2006. </w:t>
      </w:r>
      <w:r>
        <w:rPr>
          <w:i/>
        </w:rPr>
        <w:t>Lawyer</w:t>
      </w:r>
      <w:r>
        <w:t>s</w:t>
      </w:r>
      <w:r>
        <w:rPr>
          <w:i/>
        </w:rPr>
        <w:t xml:space="preserve"> without borders</w:t>
      </w:r>
      <w:r>
        <w:t xml:space="preserve">, who were representing the defendants, appealed to international AIDS experts for a new inquiry, which was answered by Oliveira </w:t>
      </w:r>
      <w:r>
        <w:rPr>
          <w:i/>
        </w:rPr>
        <w:t xml:space="preserve">et al </w:t>
      </w:r>
      <w:r>
        <w:t xml:space="preserve">in a paper published in Nature just one week before the verdict was due </w:t>
      </w:r>
      <w:r w:rsidR="00FE38C5">
        <w:fldChar w:fldCharType="begin"/>
      </w:r>
      <w:r w:rsidR="00FE38C5">
        <w:instrText xml:space="preserve"> ADDIN ZOTERO_ITEM CSL_CITATION {"citationID":"HSEsQpyn","properties":{"formattedCitation":"[22]","plainCitation":"[22]"},"citationItems":[{"id":208,"uris":["http://zotero.org/users/local/Yr3fi0a5/items/B49TPGD8"],"uri":["http://zotero.org/users/local/Yr3fi0a5/items/B49TPGD8"],"itemData":{"id":208,"type":"article-journal","title":"Molecular epidemiology: HIV-1 and HCV sequences from Libyan outbreak","container-title":"Nature","page":"836-837","volume":"444","issue":"7121","source":"NCBI PubMed","abstract":"In 1998, outbreaks of human immunodeficiency virus type 1 (HIV-1) and hepatitis C virus (HCV) infection were reported in children attending Al-Fateh Hospital in Benghazi, Libya. Here we use molecular phylogenetic techniques to analyse new virus sequences from these outbreaks. We find that the HIV-1 and HCV strains were already circulating and prevalent in this hospital and its environs before the arrival in March 1998 of the foreign medical staff (five Bulgarian nurses and a Palestinian doctor) who stand accused of transmitting the HIV strain to the children.","ISSN":"1476-4687","note":"PMID: 17171825","shortTitle":"Molecular epidemiology","journalAbbreviation":"Nature","language":"eng","author":[{"family":"Oliveira","given":"Tulio","non-dropping-particle":"de"},{"family":"Pybus","given":"Oliver G"},{"family":"Rambaut","given":"Andrew"},{"family":"Salemi","given":"Marco"},{"family":"Cassol","given":"Sharon"},{"family":"Ciccozzi","given":"Massimo"},{"family":"Rezza","given":"Giovanni"},{"family":"Gattinara","given":"Guido Castelli"},{"family":"D'Arrigo","given":"Roberta"},{"family":"Amicosante","given":"Massimo"},{"family":"Perrin","given":"Luc"},{"family":"Colizzi","given":"Vittorio"},{"family":"Perno","given":"Carlo Federico"},{"literal":"Benghazi Study Group"}],"issued":{"date-parts":[["2006",12,14]]}}}],"schema":"https://github.com/citation-style-language/schema/raw/master/csl-citation.json"} </w:instrText>
      </w:r>
      <w:r w:rsidR="00FE38C5">
        <w:fldChar w:fldCharType="separate"/>
      </w:r>
      <w:r w:rsidR="00FE38C5">
        <w:rPr>
          <w:noProof/>
        </w:rPr>
        <w:t>[22]</w:t>
      </w:r>
      <w:r w:rsidR="00FE38C5">
        <w:fldChar w:fldCharType="end"/>
      </w:r>
      <w:r>
        <w:t xml:space="preserve">. Phylogenetic analyses were performed for 44 and 61 children for which HIV-1 and HCV sequences, respectively, were available. Using Bayesian and ML approaches, the authors found that the HIV-1 patients’ sequences formed one monophyletic cluster, while HCV sequences formed three separate monophyletic clusters. Furthermore, dating of the origin of the Most Recent Common Ancestor (MRCA) of these HIV an HCV clusters using Markov chain Monte Carlo (MCMC) analysis, indicated that the probability that this MRCA was originated at or after 1 March 1998 (the date of arrival of the foreign medical staff) was almost zero, the clusters originated from a few year to a decade earlier </w:t>
      </w:r>
      <w:r w:rsidR="00FE38C5">
        <w:fldChar w:fldCharType="begin"/>
      </w:r>
      <w:r w:rsidR="00FE38C5">
        <w:instrText xml:space="preserve"> ADDIN ZOTERO_ITEM CSL_CITATION {"citationID":"tNkongOE","properties":{"formattedCitation":"[22]","plainCitation":"[22]"},"citationItems":[{"id":208,"uris":["http://zotero.org/users/local/Yr3fi0a5/items/B49TPGD8"],"uri":["http://zotero.org/users/local/Yr3fi0a5/items/B49TPGD8"],"itemData":{"id":208,"type":"article-journal","title":"Molecular epidemiology: HIV-1 and HCV sequences from Libyan outbreak","container-title":"Nature","page":"836-837","volume":"444","issue":"7121","source":"NCBI PubMed","abstract":"In 1998, outbreaks of human immunodeficiency virus type 1 (HIV-1) and hepatitis C virus (HCV) infection were reported in children attending Al-Fateh Hospital in Benghazi, Libya. Here we use molecular phylogenetic techniques to analyse new virus sequences from these outbreaks. We find that the HIV-1 and HCV strains were already circulating and prevalent in this hospital and its environs before the arrival in March 1998 of the foreign medical staff (five Bulgarian nurses and a Palestinian doctor) who stand accused of transmitting the HIV strain to the children.","ISSN":"1476-4687","note":"PMID: 17171825","shortTitle":"Molecular epidemiology","journalAbbreviation":"Nature","language":"eng","author":[{"family":"Oliveira","given":"Tulio","non-dropping-particle":"de"},{"family":"Pybus","given":"Oliver G"},{"family":"Rambaut","given":"Andrew"},{"family":"Salemi","given":"Marco"},{"family":"Cassol","given":"Sharon"},{"family":"Ciccozzi","given":"Massimo"},{"family":"Rezza","given":"Giovanni"},{"family":"Gattinara","given":"Guido Castelli"},{"family":"D'Arrigo","given":"Roberta"},{"family":"Amicosante","given":"Massimo"},{"family":"Perrin","given":"Luc"},{"family":"Colizzi","given":"Vittorio"},{"family":"Perno","given":"Carlo Federico"},{"literal":"Benghazi Study Group"}],"issued":{"date-parts":[["2006",12,14]]}}}],"schema":"https://github.com/citation-style-language/schema/raw/master/csl-citation.json"} </w:instrText>
      </w:r>
      <w:r w:rsidR="00FE38C5">
        <w:fldChar w:fldCharType="separate"/>
      </w:r>
      <w:r w:rsidR="00FE38C5">
        <w:rPr>
          <w:noProof/>
        </w:rPr>
        <w:t>[22]</w:t>
      </w:r>
      <w:r w:rsidR="00FE38C5">
        <w:fldChar w:fldCharType="end"/>
      </w:r>
      <w:r>
        <w:t xml:space="preserve">, indicating that the HIV and HCV strains were already circulating and prevalent in the hospital years before the arrival of the foreign medical staff that were accused of the transmissions. Thus, the results are consistent with the hypothesis of nosocomial transmission, and indicated a longstanding infection control problem in that hospital. These results were used to defend the </w:t>
      </w:r>
      <w:proofErr w:type="gramStart"/>
      <w:r>
        <w:t>accused,</w:t>
      </w:r>
      <w:proofErr w:type="gramEnd"/>
      <w:r>
        <w:t xml:space="preserve"> however, the death sentence was upheld. The paper by </w:t>
      </w:r>
      <w:r w:rsidR="00FE38C5">
        <w:t xml:space="preserve">de </w:t>
      </w:r>
      <w:r>
        <w:t xml:space="preserve">Oliveira </w:t>
      </w:r>
      <w:r w:rsidRPr="00E4071E">
        <w:rPr>
          <w:i/>
        </w:rPr>
        <w:t>et al</w:t>
      </w:r>
      <w:r w:rsidR="005115DD">
        <w:t xml:space="preserve"> </w:t>
      </w:r>
      <w:r w:rsidR="00FE38C5">
        <w:fldChar w:fldCharType="begin"/>
      </w:r>
      <w:r w:rsidR="00FE38C5">
        <w:instrText xml:space="preserve"> ADDIN ZOTERO_ITEM CSL_CITATION {"citationID":"14rYXLys","properties":{"formattedCitation":"[22]","plainCitation":"[22]"},"citationItems":[{"id":208,"uris":["http://zotero.org/users/local/Yr3fi0a5/items/B49TPGD8"],"uri":["http://zotero.org/users/local/Yr3fi0a5/items/B49TPGD8"],"itemData":{"id":208,"type":"article-journal","title":"Molecular epidemiology: HIV-1 and HCV sequences from Libyan outbreak","container-title":"Nature","page":"836-837","volume":"444","issue":"7121","source":"NCBI PubMed","abstract":"In 1998, outbreaks of human immunodeficiency virus type 1 (HIV-1) and hepatitis C virus (HCV) infection were reported in children attending Al-Fateh Hospital in Benghazi, Libya. Here we use molecular phylogenetic techniques to analyse new virus sequences from these outbreaks. We find that the HIV-1 and HCV strains were already circulating and prevalent in this hospital and its environs before the arrival in March 1998 of the foreign medical staff (five Bulgarian nurses and a Palestinian doctor) who stand accused of transmitting the HIV strain to the children.","ISSN":"1476-4687","note":"PMID: 17171825","shortTitle":"Molecular epidemiology","journalAbbreviation":"Nature","language":"eng","author":[{"family":"Oliveira","given":"Tulio","non-dropping-particle":"de"},{"family":"Pybus","given":"Oliver G"},{"family":"Rambaut","given":"Andrew"},{"family":"Salemi","given":"Marco"},{"family":"Cassol","given":"Sharon"},{"family":"Ciccozzi","given":"Massimo"},{"family":"Rezza","given":"Giovanni"},{"family":"Gattinara","given":"Guido Castelli"},{"family":"D'Arrigo","given":"Roberta"},{"family":"Amicosante","given":"Massimo"},{"family":"Perrin","given":"Luc"},{"family":"Colizzi","given":"Vittorio"},{"family":"Perno","given":"Carlo Federico"},{"literal":"Benghazi Study Group"}],"issued":{"date-parts":[["2006",12,14]]}}}],"schema":"https://github.com/citation-style-language/schema/raw/master/csl-citation.json"} </w:instrText>
      </w:r>
      <w:r w:rsidR="00FE38C5">
        <w:fldChar w:fldCharType="separate"/>
      </w:r>
      <w:r w:rsidR="00FE38C5">
        <w:rPr>
          <w:noProof/>
        </w:rPr>
        <w:t>[22]</w:t>
      </w:r>
      <w:r w:rsidR="00FE38C5">
        <w:fldChar w:fldCharType="end"/>
      </w:r>
      <w:r>
        <w:t>, together with many please was able to convince the Libyan government to allow the prisoners to serve their sentence in Europe, where they were promptly pardoned and released.</w:t>
      </w:r>
    </w:p>
    <w:p w14:paraId="6A089F5B" w14:textId="56093367" w:rsidR="009C586D" w:rsidRDefault="009C586D" w:rsidP="009C586D">
      <w:pPr>
        <w:pStyle w:val="ListParagraph1"/>
        <w:ind w:left="0" w:firstLine="716"/>
      </w:pPr>
      <w:r>
        <w:lastRenderedPageBreak/>
        <w:t>Matsuda</w:t>
      </w:r>
      <w:r>
        <w:rPr>
          <w:b/>
        </w:rPr>
        <w:t xml:space="preserve"> </w:t>
      </w:r>
      <w:r w:rsidR="00FE38C5">
        <w:fldChar w:fldCharType="begin"/>
      </w:r>
      <w:r w:rsidR="00FE38C5">
        <w:instrText xml:space="preserve"> ADDIN ZOTERO_ITEM CSL_CITATION {"citationID":"NkCIhcOq","properties":{"formattedCitation":"[23]","plainCitation":"[23]"},"citationItems":[{"id":886,"uris":["http://zotero.org/users/local/Yr3fi0a5/items/GNF2H6EX"],"uri":["http://zotero.org/users/local/Yr3fi0a5/items/GNF2H6EX"],"itemData":{"id":886,"type":"article-journal","title":"An HIV-1 transmission case possibly associated with manicure care","container-title":"AIDS research and human retroviruses","page":"1150-1153","volume":"30","issue":"11","source":"PubMed","abstract":"A recently diagnosed 22-year-old female with no history of transmission risk factors prompted a thorough investigation of possible alternative risk factors. As the patient had evidence of advanced disease and laboratory data compatible with long-standing infection, past events were reviewed. About 10 years ago the patient shared manicure utensils with an older cousin, later known to be HIV infected; this prompted the phylogenetic analysis of the HIV sequences of both patients. Phylogenetic analyses of partial HIV-1 polymerase and envelope sequences from both patients revealed highly related sequences, with an estimated common ancestor date (about 11 years ago) that coincided with the putative sharing of manicure instruments, during a time in which the cousin was not virally suppressed. Taken together, the information about the infection of this patient suggests the use of shared manicure instruments as an alternative route of fomite HIV-1 transmission.","DOI":"10.1089/aid.2014.0264","ISSN":"1931-8405","note":"PMID: 25354026","journalAbbreviation":"AIDS Res. Hum. Retroviruses","language":"eng","author":[{"family":"Matsuda","given":"Elaine Monteiro"},{"family":"Coelho","given":"Luana Portes Ozório"},{"family":"Pimentel","given":"Victor Figueiredo"},{"family":"Onias","given":"Humberto Barjud"},{"family":"Brigido","given":"Luís Fernando de Macedo"}],"issued":{"date-parts":[["2014",11]]}}}],"schema":"https://github.com/citation-style-language/schema/raw/master/csl-citation.json"} </w:instrText>
      </w:r>
      <w:r w:rsidR="00FE38C5">
        <w:fldChar w:fldCharType="separate"/>
      </w:r>
      <w:r w:rsidR="00FE38C5">
        <w:rPr>
          <w:noProof/>
        </w:rPr>
        <w:t>[23]</w:t>
      </w:r>
      <w:r w:rsidR="00FE38C5">
        <w:fldChar w:fldCharType="end"/>
      </w:r>
      <w:r w:rsidR="00FE38C5">
        <w:t xml:space="preserve"> </w:t>
      </w:r>
      <w:r>
        <w:t xml:space="preserve">reported a case of a recently diagnosed 22-year-old female with no risk factor for HIV-1 acquisition. The patient had evidence of advanced disease at diagnosis and laboratory data was also compatible with long-standing infection. Contact tracing was performed to try to identify a source for the patient’s infection. After a thorough questionnaire, the only potential risk identified was </w:t>
      </w:r>
      <w:r w:rsidRPr="005616D1">
        <w:rPr>
          <w:b/>
        </w:rPr>
        <w:t>sharing of manicure instruments</w:t>
      </w:r>
      <w:r>
        <w:t xml:space="preserve"> with an HIV-1 infected female cousin, who was known to be infected for 17 years and had been lost to follow-up. Phylogenetic analysis of partial HIV-1 </w:t>
      </w:r>
      <w:r>
        <w:rPr>
          <w:i/>
        </w:rPr>
        <w:t>pol</w:t>
      </w:r>
      <w:r>
        <w:t xml:space="preserve"> and </w:t>
      </w:r>
      <w:proofErr w:type="spellStart"/>
      <w:r>
        <w:rPr>
          <w:i/>
        </w:rPr>
        <w:t>env</w:t>
      </w:r>
      <w:proofErr w:type="spellEnd"/>
      <w:r>
        <w:t xml:space="preserve"> sequences from the infected patient and from the older cousin, revealed highly related sequences, with a putative common ancestry date coincident with the purported period of time when the manicure instruments had been shared.</w:t>
      </w:r>
    </w:p>
    <w:p w14:paraId="5D5BB080" w14:textId="63E63F03" w:rsidR="008828AE" w:rsidRDefault="008828AE" w:rsidP="008828AE">
      <w:pPr>
        <w:rPr>
          <w:rFonts w:cs="Times New Roman"/>
        </w:rPr>
      </w:pPr>
      <w:r>
        <w:t xml:space="preserve">Although not an HIV case, another interesting criminal case in which timing of transmission was investigated involved an outbreak of HCV, detected among patients having minor surgery in two </w:t>
      </w:r>
      <w:r w:rsidRPr="005616D1">
        <w:rPr>
          <w:b/>
        </w:rPr>
        <w:t>Valencian</w:t>
      </w:r>
      <w:r>
        <w:t xml:space="preserve"> hospitals</w:t>
      </w:r>
      <w:r w:rsidR="00FE38C5">
        <w:t xml:space="preserve"> </w:t>
      </w:r>
      <w:r w:rsidR="002E728D">
        <w:fldChar w:fldCharType="begin"/>
      </w:r>
      <w:r w:rsidR="00B92EE8">
        <w:instrText xml:space="preserve"> ADDIN ZOTERO_ITEM CSL_CITATION {"citationID":"a2di5dstfpo","properties":{"formattedCitation":"{\\rtf [24\\uc0\\u8211{}26]}","plainCitation":"[24–26]"},"citationItems":[{"id":874,"uris":["http://zotero.org/users/local/Yr3fi0a5/items/7FUV4XKR"],"uri":["http://zotero.org/users/local/Yr3fi0a5/items/7FUV4XKR"],"itemData":{"id":874,"type":"article-journal","title":"Molecular evolution in court: analysis of a large hepatitis C virus outbreak from an evolving source","container-title":"BMC biology","page":"76","volume":"11","source":"PubMed","abstract":"BACKGROUND: Molecular phylogenetic analyses are used increasingly in the epidemiological investigation of outbreaks and transmission cases involving rapidly evolving RNA viruses. Here, we present the results of such an analysis that contributed to the conviction of an anesthetist as being responsible for the infection of 275 of his patients with hepatitis C virus.\nRESULTS: We obtained sequences of the NS5B and E1-E2 regions in the viral genome for 322 patients suspected to have been infected by the doctor, and for 44 local, unrelated controls. The analysis of 4,184 cloned sequences of the E1-E2 region allowed us to exclude 47 patients from the outbreak. A subset of patients had known dates of infection. We used these data to calibrate a relaxed molecular clock and to determine a rough estimate of the time of infection for each patient. A similar analysis led to an estimate for the time of infection of the source. The date turned out to be 10 years before the detection of the outbreak. The number of patients infected was small at first, but it increased substantially in the months before the detection of the outbreak.\nCONCLUSIONS: We have developed a procedure to integrate molecular phylogenetic reconstructions of rapidly evolving viral populations into a forensic setting adequate for molecular epidemiological analysis of outbreaks and transmission events. We applied this procedure to a large outbreak of hepatitis C virus caused by a single source and the results obtained played a key role in the trial that led to the conviction of the suspected source.","DOI":"10.1186/1741-7007-11-76","ISSN":"1741-7007","note":"PMID: 23870105\nPMCID: PMC3717074","shortTitle":"Molecular evolution in court","journalAbbreviation":"BMC Biol.","language":"eng","author":[{"family":"González-Candelas","given":"Fernando"},{"family":"Bracho","given":"María Alma"},{"family":"Wróbel","given":"Borys"},{"family":"Moya","given":"Andrés"}],"issued":{"date-parts":[["2013",7,19]]}},"label":"page"},{"id":876,"uris":["http://zotero.org/users/local/Yr3fi0a5/items/ZTP8V4EF"],"uri":["http://zotero.org/users/local/Yr3fi0a5/items/ZTP8V4EF"],"itemData":{"id":876,"type":"article-journal","title":"Laboratory diagnosis and molecular epidemiology of an outbreak of hepatitis C virus infection among recipients of human intravenous immunoglobulin in Spain","container-title":"Transfusion","page":"725-730","volume":"36","issue":"8","source":"PubMed","abstract":"BACKGROUND: Passive transfer of antibody to hepatitis C virus (HCV) has been thought to occur after infusion of human intravenous immunoglobulin (IVIG), as anti-HCV and/or HCV RNA was commonly found in that product. Recently, however, HCV RNA was detected in the serum of recipients of IVIG. Establishment of a causal relationship between IVIG therapy and HCV infection in recipients was attempted.\nSTUDY DESIGN AND METHODS: Anti-HCV and HCV RNA sequences were investigated in serum samples from 39 persons who received a human IVIG product in seven different hospitals in Spain. HCV RNA was also investigated in two batches of the IVIG shared by some recipients. All the viral RNA detected were characterized with a line probe assay, restriction fragment length polymorphism analysis of the 5'-noncoding and core regions, and sequencing of the nonstructural 5 region.\nRESULTS: On the basis of both clinical and laboratory data, a relationship could be established between the IVIG therapy and the acquisition of the HCV infection by the recipients. Several HCV strains were detected among the recipients, with most of the recipients coming from the same hospital presenting with closely related strains. Moreover, an HCV strain almost identical to the main strain detected among the recipients was found in one batch of the IVIG that probably was shared by most of them. Follow-up studies and evaluation of low-avidity anti-HCV IgG suggested that both acute primary infections and reinfections were produced. In one case, direct evidence of reinfection by a different HCV strain was obtained.\nCONCLUSION: The results did not exclude the possibility that a second HCV strain associated with a further, unidentified batch of the IVIG could have contributed to this outbreak.","ISSN":"0041-1132","note":"PMID: 8780668","journalAbbreviation":"Transfusion","language":"eng","author":[{"family":"Echevarría","given":"J. M."},{"family":"León","given":"P."},{"family":"Domingo","given":"C. J."},{"family":"López","given":"J. A."},{"family":"Elola","given":"C."},{"family":"Madurga","given":"M."},{"family":"Salmerón","given":"F."},{"family":"Yap","given":"P. L."},{"family":"Daub","given":"J."},{"family":"Simmonds","given":"P."}],"issued":{"date-parts":[["1996",8]]}},"label":"page"},{"id":497,"uris":["http://zotero.org/users/local/Yr3fi0a5/items/8KCPPMVS"],"uri":["http://zotero.org/users/local/Yr3fi0a5/items/8KCPPMVS"],"itemData":{"id":497,"type":"article-journal","title":"Viral phylogeny in court: the unusual case of the Valencian anesthetist","container-title":"BMC biology","page":"83","volume":"11","source":"PubMed","abstract":"A large and complex outbreak of hepatitis C virus in Valencia, Spain that began 25 years ago led to the prosecution and conviction of an anesthetist who was accused of infecting hundreds of his patients. Evolutionary analyses of viral gene sequences were presented as evidence in the trial, and these are now described in detail by González-Candelas and colleagues in a paper published in BMC Biology. Their study illustrates the challenges and opportunities that arise from the use of phylogenetic inference in criminal trials concerning virus transmission.","DOI":"10.1186/1741-7007-11-83","ISSN":"1741-7007","note":"PMID: 24059471\nPMCID: PMC3717106","shortTitle":"Viral phylogeny in court","journalAbbreviation":"BMC Biol.","language":"eng","author":[{"family":"Vandamme","given":"Anne-Mieke"},{"family":"Pybus","given":"Oliver G."}],"issued":{"date-parts":[["2013",7,19]]}},"label":"page"}],"schema":"https://github.com/citation-style-language/schema/raw/master/csl-citation.json"} </w:instrText>
      </w:r>
      <w:r w:rsidR="002E728D">
        <w:fldChar w:fldCharType="separate"/>
      </w:r>
      <w:r w:rsidR="00B92EE8" w:rsidRPr="00E4071E">
        <w:rPr>
          <w:rFonts w:eastAsia="Times New Roman" w:cs="Times New Roman"/>
        </w:rPr>
        <w:t>[24–26]</w:t>
      </w:r>
      <w:r w:rsidR="002E728D">
        <w:fldChar w:fldCharType="end"/>
      </w:r>
      <w:r>
        <w:t xml:space="preserve">. </w:t>
      </w:r>
      <w:r>
        <w:rPr>
          <w:rFonts w:cs="Times New Roman"/>
        </w:rPr>
        <w:t xml:space="preserve">The epidemiologists examined the conditions under which each of 66,000 surgeries had happened. The only significant common factor among those infected with HCV was an </w:t>
      </w:r>
      <w:r w:rsidRPr="005616D1">
        <w:rPr>
          <w:rFonts w:cs="Times New Roman"/>
          <w:b/>
        </w:rPr>
        <w:t>anesthetist</w:t>
      </w:r>
      <w:r>
        <w:rPr>
          <w:rFonts w:cs="Times New Roman"/>
        </w:rPr>
        <w:t xml:space="preserve"> who worked in these two hospitals, who was found to be a morphine addict. No additional links were found between these patients, and the anesthetist was charged with having infected the patients through needle sharing when administering part of the morphine dose to himself before giving the remainder of the dose to the patients. Public health authorities and the judge in charge of the corresponding epidemiological and judicial investigations requested expertise in evolutionary biology to discriminate who out of the potential victims had actually been infected by a common source, to provide an individual assessment of the likelihood that the anesthetist was the source, and to obtain an estimate of the date of infection for each patient and how this related to date of surgery. As the defendant (the anesthetist) was infected with HCV genotype 1a, only patients infected with this genotype were further included in the analysis. Samples from 322 HCV-1a infected patients who had been in contact with the defendant were sequenced, together with 44 samples from HCV-1a infected patients, from the city of Valencia, unrelated to the defendant (local controls). For this purpose, multiple HCV clones from each individual were sequenced and NJ and ML phylogenetic trees for thousands of these sequences were obtained. All trees shared a highly supported clade, which included the sequences from the defendant. All patients with sequences in this clade were considered as belonging to the outbreak: these included sequences from </w:t>
      </w:r>
      <w:r w:rsidRPr="00286DDD">
        <w:rPr>
          <w:rFonts w:cs="Times New Roman"/>
        </w:rPr>
        <w:t>274</w:t>
      </w:r>
      <w:r>
        <w:rPr>
          <w:rFonts w:cs="Times New Roman"/>
        </w:rPr>
        <w:t xml:space="preserve"> patients and sequences from the defendant. All the sequences derived from the local controls and sequences from 47 patients, initially considered to belong to the outbreak, clustered outside this “outbreak clade”. Then, the Bayesian method with constant population size and relaxed molecular clock implemented in BEAST were used to estimate the time of the MRCA (</w:t>
      </w:r>
      <w:proofErr w:type="spellStart"/>
      <w:r>
        <w:rPr>
          <w:rFonts w:cs="Times New Roman"/>
        </w:rPr>
        <w:t>tMRCA</w:t>
      </w:r>
      <w:proofErr w:type="spellEnd"/>
      <w:r>
        <w:rPr>
          <w:rFonts w:cs="Times New Roman"/>
        </w:rPr>
        <w:t xml:space="preserve">) that joined each of the 274 patients to the outbreak clade. The infection dates of 24 patients in the outbreak, known from laboratory seroconversion information, </w:t>
      </w:r>
      <w:r>
        <w:rPr>
          <w:rFonts w:cs="Times New Roman"/>
        </w:rPr>
        <w:lastRenderedPageBreak/>
        <w:t xml:space="preserve">were used to calibrate the clock and the surgery dates were compared with the Bayesian Highest Posterior Density (HPD). In 176 cases (65%) the HPD interval for the Bayesian estimate of infection, although very wide, included the most likely estimated date given by the prosecution to the court, based on documents and testimonies from several sources. The results helped the court to convict the anesthetist of professional malpractice leading to the infection of 274 of his patients </w:t>
      </w:r>
      <w:r w:rsidR="00B92EE8">
        <w:rPr>
          <w:rFonts w:eastAsia="Times New Roman" w:cs="Times New Roman"/>
        </w:rPr>
        <w:fldChar w:fldCharType="begin"/>
      </w:r>
      <w:r w:rsidR="003877C5">
        <w:rPr>
          <w:rFonts w:eastAsia="Times New Roman" w:cs="Times New Roman"/>
        </w:rPr>
        <w:instrText xml:space="preserve"> ADDIN ZOTERO_ITEM CSL_CITATION {"citationID":"a1n4vr1s9cq","properties":{"formattedCitation":"{\\rtf [24\\uc0\\u8211{}26]}","plainCitation":"[24–26]"},"citationItems":[{"id":874,"uris":["http://zotero.org/users/local/Yr3fi0a5/items/7FUV4XKR"],"uri":["http://zotero.org/users/local/Yr3fi0a5/items/7FUV4XKR"],"itemData":{"id":874,"type":"article-journal","title":"Molecular evolution in court: analysis of a large hepatitis C virus outbreak from an evolving source","container-title":"BMC biology","page":"76","volume":"11","source":"PubMed","abstract":"BACKGROUND: Molecular phylogenetic analyses are used increasingly in the epidemiological investigation of outbreaks and transmission cases involving rapidly evolving RNA viruses. Here, we present the results of such an analysis that contributed to the conviction of an anesthetist as being responsible for the infection of 275 of his patients with hepatitis C virus.\nRESULTS: We obtained sequences of the NS5B and E1-E2 regions in the viral genome for 322 patients suspected to have been infected by the doctor, and for 44 local, unrelated controls. The analysis of 4,184 cloned sequences of the E1-E2 region allowed us to exclude 47 patients from the outbreak. A subset of patients had known dates of infection. We used these data to calibrate a relaxed molecular clock and to determine a rough estimate of the time of infection for each patient. A similar analysis led to an estimate for the time of infection of the source. The date turned out to be 10 years before the detection of the outbreak. The number of patients infected was small at first, but it increased substantially in the months before the detection of the outbreak.\nCONCLUSIONS: We have developed a procedure to integrate molecular phylogenetic reconstructions of rapidly evolving viral populations into a forensic setting adequate for molecular epidemiological analysis of outbreaks and transmission events. We applied this procedure to a large outbreak of hepatitis C virus caused by a single source and the results obtained played a key role in the trial that led to the conviction of the suspected source.","DOI":"10.1186/1741-7007-11-76","ISSN":"1741-7007","note":"PMID: 23870105\nPMCID: PMC3717074","shortTitle":"Molecular evolution in court","journalAbbreviation":"BMC Biol.","language":"eng","author":[{"family":"González-Candelas","given":"Fernando"},{"family":"Bracho","given":"María Alma"},{"family":"Wróbel","given":"Borys"},{"family":"Moya","given":"Andrés"}],"issued":{"date-parts":[["2013",7,19]]}},"label":"page"},{"id":876,"uris":["http://zotero.org/users/local/Yr3fi0a5/items/ZTP8V4EF"],"uri":["http://zotero.org/users/local/Yr3fi0a5/items/ZTP8V4EF"],"itemData":{"id":876,"type":"article-journal","title":"Laboratory diagnosis and molecular epidemiology of an outbreak of hepatitis C virus infection among recipients of human intravenous immunoglobulin in Spain","container-title":"Transfusion","page":"725-730","volume":"36","issue":"8","source":"PubMed","abstract":"BACKGROUND: Passive transfer of antibody to hepatitis C virus (HCV) has been thought to occur after infusion of human intravenous immunoglobulin (IVIG), as anti-HCV and/or HCV RNA was commonly found in that product. Recently, however, HCV RNA was detected in the serum of recipients of IVIG. Establishment of a causal relationship between IVIG therapy and HCV infection in recipients was attempted.\nSTUDY DESIGN AND METHODS: Anti-HCV and HCV RNA sequences were investigated in serum samples from 39 persons who received a human IVIG product in seven different hospitals in Spain. HCV RNA was also investigated in two batches of the IVIG shared by some recipients. All the viral RNA detected were characterized with a line probe assay, restriction fragment length polymorphism analysis of the 5'-noncoding and core regions, and sequencing of the nonstructural 5 region.\nRESULTS: On the basis of both clinical and laboratory data, a relationship could be established between the IVIG therapy and the acquisition of the HCV infection by the recipients. Several HCV strains were detected among the recipients, with most of the recipients coming from the same hospital presenting with closely related strains. Moreover, an HCV strain almost identical to the main strain detected among the recipients was found in one batch of the IVIG that probably was shared by most of them. Follow-up studies and evaluation of low-avidity anti-HCV IgG suggested that both acute primary infections and reinfections were produced. In one case, direct evidence of reinfection by a different HCV strain was obtained.\nCONCLUSION: The results did not exclude the possibility that a second HCV strain associated with a further, unidentified batch of the IVIG could have contributed to this outbreak.","ISSN":"0041-1132","note":"PMID: 8780668","journalAbbreviation":"Transfusion","language":"eng","author":[{"family":"Echevarría","given":"J. M."},{"family":"León","given":"P."},{"family":"Domingo","given":"C. J."},{"family":"López","given":"J. A."},{"family":"Elola","given":"C."},{"family":"Madurga","given":"M."},{"family":"Salmerón","given":"F."},{"family":"Yap","given":"P. L."},{"family":"Daub","given":"J."},{"family":"Simmonds","given":"P."}],"issued":{"date-parts":[["1996",8]]}},"label":"page"},{"id":497,"uris":["http://zotero.org/users/local/Yr3fi0a5/items/8KCPPMVS"],"uri":["http://zotero.org/users/local/Yr3fi0a5/items/8KCPPMVS"],"itemData":{"id":497,"type":"article-journal","title":"Viral phylogeny in court: the unusual case of the Valencian anesthetist","container-title":"BMC biology","page":"83","volume":"11","source":"PubMed","abstract":"A large and complex outbreak of hepatitis C virus in Valencia, Spain that began 25 years ago led to the prosecution and conviction of an anesthetist who was accused of infecting hundreds of his patients. Evolutionary analyses of viral gene sequences were presented as evidence in the trial, and these are now described in detail by González-Candelas and colleagues in a paper published in BMC Biology. Their study illustrates the challenges and opportunities that arise from the use of phylogenetic inference in criminal trials concerning virus transmission.","DOI":"10.1186/1741-7007-11-83","ISSN":"1741-7007","note":"PMID: 24059471\nPMCID: PMC3717106","shortTitle":"Viral phylogeny in court","journalAbbreviation":"BMC Biol.","language":"eng","author":[{"family":"Vandamme","given":"Anne-Mieke"},{"family":"Pybus","given":"Oliver G."}],"issued":{"date-parts":[["2013",7,19]]}},"label":"page"}],"schema":"https://github.com/citation-style-language/schema/raw/master/csl-citation.json"} </w:instrText>
      </w:r>
      <w:r w:rsidR="00B92EE8">
        <w:rPr>
          <w:rFonts w:eastAsia="Times New Roman" w:cs="Times New Roman"/>
        </w:rPr>
        <w:fldChar w:fldCharType="separate"/>
      </w:r>
      <w:r w:rsidR="003877C5" w:rsidRPr="00E4071E">
        <w:rPr>
          <w:rFonts w:eastAsia="Times New Roman" w:cs="Times New Roman"/>
        </w:rPr>
        <w:t>[24–26]</w:t>
      </w:r>
      <w:r w:rsidR="00B92EE8">
        <w:rPr>
          <w:rFonts w:eastAsia="Times New Roman" w:cs="Times New Roman"/>
        </w:rPr>
        <w:fldChar w:fldCharType="end"/>
      </w:r>
      <w:r>
        <w:rPr>
          <w:rFonts w:cs="Times New Roman"/>
        </w:rPr>
        <w:t>.</w:t>
      </w:r>
    </w:p>
    <w:p w14:paraId="218F1497" w14:textId="77777777" w:rsidR="008828AE" w:rsidRDefault="008828AE" w:rsidP="008828AE"/>
    <w:p w14:paraId="0915A286" w14:textId="77777777" w:rsidR="008828AE" w:rsidRDefault="008828AE" w:rsidP="008828AE">
      <w:pPr>
        <w:pStyle w:val="Heading2"/>
      </w:pPr>
      <w:r>
        <w:t>Cases Where Transmission Direction was Investigated</w:t>
      </w:r>
    </w:p>
    <w:p w14:paraId="1E08B4F7" w14:textId="647B1A7E" w:rsidR="008828AE" w:rsidRDefault="008828AE" w:rsidP="008828AE">
      <w:r>
        <w:t xml:space="preserve">In 2002, </w:t>
      </w:r>
      <w:proofErr w:type="spellStart"/>
      <w:r>
        <w:t>Metzker</w:t>
      </w:r>
      <w:proofErr w:type="spellEnd"/>
      <w:r>
        <w:t xml:space="preserve"> </w:t>
      </w:r>
      <w:r>
        <w:rPr>
          <w:i/>
        </w:rPr>
        <w:t>et al</w:t>
      </w:r>
      <w:r>
        <w:t xml:space="preserve"> </w:t>
      </w:r>
      <w:r w:rsidR="001941FD">
        <w:fldChar w:fldCharType="begin"/>
      </w:r>
      <w:r w:rsidR="001941FD">
        <w:instrText xml:space="preserve"> ADDIN ZOTERO_ITEM CSL_CITATION {"citationID":"tlfbmbLo","properties":{"formattedCitation":"[27]","plainCitation":"[27]"},"citationItems":[{"id":878,"uris":["http://zotero.org/users/local/Yr3fi0a5/items/58HQHU9T"],"uri":["http://zotero.org/users/local/Yr3fi0a5/items/58HQHU9T"],"itemData":{"id":878,"type":"article-journal","title":"Molecular evidence of HIV-1 transmission in a criminal case","container-title":"Proceedings of the National Academy of Sciences of the United States of America","page":"14292-14297","volume":"99","issue":"22","source":"PubMed","abstract":"A gastroenterologist was convicted of attempted second-degree murder by injecting his former girlfriend with blood or blood-products obtained from an HIV type 1 (HIV-1)-infected patient under his care. Phylogenetic analyses of HIV-1 sequences were admitted and used as evidence in this case, representing the first use of phylogenetic analyses in a criminal court case in the United States. Phylogenetic analyses of HIV-1 reverse transcriptase and env DNA sequences isolated from the victim, the patient, and a local population sample of HIV-1-positive individuals showed the victim's HIV-1 sequences to be most closely related to and nested within a lineage comprised of the patient's HIV-1 sequences. This finding of paraphyly for the patient's sequences was consistent with the direction of transmission from the patient to the victim. Analysis of the victim's viral reverse transcriptase sequences revealed genotypes consistent with known mutations that confer resistance to AZT, similar to those genotypes found in the patient. A priori establishment of the patient and victim as a suspected transmission pair provided a clear hypothesis for phylogenetic testing. All phylogenetic models and both genes examined strongly supported the close relationship between the HIV-1 sequences of the patient and the victim. Resampling of blood from the suspected transmission pair and independent sequencing by different laboratories provided precaution against laboratory error.","DOI":"10.1073/pnas.222522599","ISSN":"0027-8424","note":"PMID: 12388776\nPMCID: PMC137877","journalAbbreviation":"Proc. Natl. Acad. Sci. U.S.A.","language":"eng","author":[{"family":"Metzker","given":"Michael L."},{"family":"Mindell","given":"David P."},{"family":"Liu","given":"Xiao-Mei"},{"family":"Ptak","given":"Roger G."},{"family":"Gibbs","given":"Richard A."},{"family":"Hillis","given":"David M."}],"issued":{"date-parts":[["2002",10,29]]}}}],"schema":"https://github.com/citation-style-language/schema/raw/master/csl-citation.json"} </w:instrText>
      </w:r>
      <w:r w:rsidR="001941FD">
        <w:fldChar w:fldCharType="separate"/>
      </w:r>
      <w:r w:rsidR="001941FD">
        <w:rPr>
          <w:noProof/>
        </w:rPr>
        <w:t>[27]</w:t>
      </w:r>
      <w:r w:rsidR="001941FD">
        <w:fldChar w:fldCharType="end"/>
      </w:r>
      <w:r w:rsidR="001941FD">
        <w:t xml:space="preserve"> </w:t>
      </w:r>
      <w:r>
        <w:t xml:space="preserve">claimed for the first time that the finding of </w:t>
      </w:r>
      <w:proofErr w:type="spellStart"/>
      <w:r>
        <w:t>paraphyly</w:t>
      </w:r>
      <w:proofErr w:type="spellEnd"/>
      <w:r>
        <w:t xml:space="preserve"> for the defendant’s sequences was consistent with the hypothesis of transmission from the defendant to the complainant.</w:t>
      </w:r>
      <w:r>
        <w:rPr>
          <w:rFonts w:ascii="Times New Roman" w:hAnsi="Times New Roman" w:cs="Times New Roman"/>
          <w:sz w:val="18"/>
          <w:szCs w:val="18"/>
        </w:rPr>
        <w:t xml:space="preserve"> </w:t>
      </w:r>
      <w:r>
        <w:t xml:space="preserve">This was a criminal case that resulted in the conviction of a </w:t>
      </w:r>
      <w:r w:rsidRPr="003B7603">
        <w:rPr>
          <w:b/>
        </w:rPr>
        <w:t>Louisiana gastroenterologist</w:t>
      </w:r>
      <w:r>
        <w:t xml:space="preserve"> on the charge of attempted second-degree murder. </w:t>
      </w:r>
      <w:r>
        <w:rPr>
          <w:rFonts w:cs="Times"/>
        </w:rPr>
        <w:t xml:space="preserve">The prosecution’s case was based on evidence indicating that the gastroenterologist made a mixture of blood-products from two patients under the doctor’s care, one infected with HIV-1 and the other with hepatitis C, and intentionally infected his former girlfriend, a nurse, during an argument by intramuscular injection. The complainant was tested after the incident and was found to be negative for HIV-1, but in January 1995, she tested positive and subsequently accused the defendant of infecting her with HIV-1.  </w:t>
      </w:r>
      <w:r>
        <w:rPr>
          <w:rFonts w:cs="Times New Roman"/>
        </w:rPr>
        <w:t>In the epidemiological investigation, the complainant reported having sexual contacts with seven men, including the defendant, who all tested negative for HIV.</w:t>
      </w:r>
      <w:r>
        <w:rPr>
          <w:rFonts w:ascii="Times New Roman" w:hAnsi="Times New Roman" w:cs="Times New Roman"/>
          <w:sz w:val="18"/>
          <w:szCs w:val="18"/>
        </w:rPr>
        <w:t xml:space="preserve"> </w:t>
      </w:r>
      <w:r>
        <w:t xml:space="preserve">This was the first case, which made use of phylogenetic analysis in a criminal court case in the United States. Bayesian, MP and minimum evolution-based phylogenetic analyses of HIV-1 sequences isolated from the victim, the patient, and a local population sample of HIV-1 positive individuals showed that sequences from the complainant were more closely related to the </w:t>
      </w:r>
      <w:r>
        <w:rPr>
          <w:rFonts w:cs="Times"/>
        </w:rPr>
        <w:t xml:space="preserve">gastroenterologist </w:t>
      </w:r>
      <w:r>
        <w:t>patient’s HIV-1 sequences.</w:t>
      </w:r>
    </w:p>
    <w:p w14:paraId="4F1329BE" w14:textId="12FEF104" w:rsidR="008828AE" w:rsidRDefault="008828AE" w:rsidP="008828AE">
      <w:r>
        <w:t xml:space="preserve">In 2010, </w:t>
      </w:r>
      <w:proofErr w:type="spellStart"/>
      <w:r>
        <w:t>Scaduto</w:t>
      </w:r>
      <w:proofErr w:type="spellEnd"/>
      <w:r>
        <w:t xml:space="preserve"> et al </w:t>
      </w:r>
      <w:r w:rsidR="000E03A3">
        <w:fldChar w:fldCharType="begin"/>
      </w:r>
      <w:r w:rsidR="000E03A3">
        <w:instrText xml:space="preserve"> ADDIN ZOTERO_ITEM CSL_CITATION {"citationID":"RvmBNtgr","properties":{"formattedCitation":"[28]","plainCitation":"[28]"},"citationItems":[{"id":880,"uris":["http://zotero.org/users/local/Yr3fi0a5/items/BK69VKW6"],"uri":["http://zotero.org/users/local/Yr3fi0a5/items/BK69VKW6"],"itemData":{"id":880,"type":"article-journal","title":"Source identification in two criminal cases using phylogenetic analysis of HIV-1 DNA sequences","container-title":"Proceedings of the National Academy of Sciences of the United States of America","page":"21242-21247","volume":"107","issue":"50","source":"PubMed","abstract":"Phylogenetic analysis has been widely used to test the a priori hypothesis of epidemiological clustering in suspected transmission chains of HIV-1. Among studies showing strong support for relatedness between HIV samples obtained from infected individuals, evidence for the direction of transmission between epidemiologically related pairs has been lacking. During transmission of HIV, a genetic bottleneck occurs, resulting in the paraphyly of source viruses with respect to those of the recipient. This paraphyly establishes the direction of transmission, from which the source can then be inferred. Here, we present methods and results from two criminal cases, State of Washington v Anthony Eugene Whitfield, case number 04-1-0617-5 (Superior Court of the State of Washington, Thurston County, 2004) and State of Texas v Philippe Padieu, case numbers 219-82276-07, 219-82277-07, 219-82278-07, 219-82279-07, 219-82280-07, and 219-82705-07 (219th Judicial District Court, Collin County, TX, 2009), which provided evidence that direction can be established from blinded case samples. The observed paraphyly from each case study led to the identification of an inferred source (i.e., index case), whose identity was revealed at trial to be that of the defendant.","DOI":"10.1073/pnas.1015673107","ISSN":"1091-6490","note":"PMID: 21078965\nPMCID: PMC3003064","journalAbbreviation":"Proc. Natl. Acad. Sci. U.S.A.","language":"eng","author":[{"family":"Scaduto","given":"Diane I."},{"family":"Brown","given":"Jeremy M."},{"family":"Haaland","given":"Wade C."},{"family":"Zwickl","given":"Derrick J."},{"family":"Hillis","given":"David M."},{"family":"Metzker","given":"Michael L."}],"issued":{"date-parts":[["2010",12,14]]}}}],"schema":"https://github.com/citation-style-language/schema/raw/master/csl-citation.json"} </w:instrText>
      </w:r>
      <w:r w:rsidR="000E03A3">
        <w:fldChar w:fldCharType="separate"/>
      </w:r>
      <w:r w:rsidR="000E03A3">
        <w:rPr>
          <w:noProof/>
        </w:rPr>
        <w:t>[28]</w:t>
      </w:r>
      <w:r w:rsidR="000E03A3">
        <w:fldChar w:fldCharType="end"/>
      </w:r>
      <w:r w:rsidR="000E03A3">
        <w:t xml:space="preserve"> </w:t>
      </w:r>
      <w:r>
        <w:t xml:space="preserve">reported two HIV-1 transmission court cases, so called the Washington case and the Texas case. In both cases, the authors showed that direction of transmission can be established based on </w:t>
      </w:r>
      <w:proofErr w:type="spellStart"/>
      <w:r>
        <w:t>paraphyly</w:t>
      </w:r>
      <w:proofErr w:type="spellEnd"/>
      <w:r>
        <w:t xml:space="preserve">. During transmission of HIV, a genetic bottleneck occurs, resulting in the </w:t>
      </w:r>
      <w:proofErr w:type="spellStart"/>
      <w:r>
        <w:t>paraphyly</w:t>
      </w:r>
      <w:proofErr w:type="spellEnd"/>
      <w:r>
        <w:t xml:space="preserve"> of source viruses with respect to those of the recipient. This </w:t>
      </w:r>
      <w:proofErr w:type="spellStart"/>
      <w:r>
        <w:t>paraphyly</w:t>
      </w:r>
      <w:proofErr w:type="spellEnd"/>
      <w:r>
        <w:t xml:space="preserve">, when detected, establishes the direction of transmission, from which the source can then be inferred in the context of contact tracing. In the </w:t>
      </w:r>
      <w:r w:rsidRPr="005616D1">
        <w:rPr>
          <w:b/>
        </w:rPr>
        <w:t>Washington case</w:t>
      </w:r>
      <w:r>
        <w:t xml:space="preserve">, the defendant was charged with intending to inflict “great bodily harm” by administering, exposing or transmitting HIV to 17 female partners through unprotected sexual relations. In the </w:t>
      </w:r>
      <w:r w:rsidRPr="005616D1">
        <w:rPr>
          <w:b/>
        </w:rPr>
        <w:t>Texas case</w:t>
      </w:r>
      <w:r>
        <w:t xml:space="preserve">, the defendant was charged with intentionally, knowingly and recklessly causing “serious bodily injury” by exposing six female partners to HIV through unprotected sexual contact. Based on phylogenetic analysis and blinded sampling, an index case was inferred for each study based on the observed </w:t>
      </w:r>
      <w:proofErr w:type="spellStart"/>
      <w:r>
        <w:t>paraphyly</w:t>
      </w:r>
      <w:proofErr w:type="spellEnd"/>
      <w:r>
        <w:t xml:space="preserve">, and after </w:t>
      </w:r>
      <w:proofErr w:type="spellStart"/>
      <w:r>
        <w:t>unblinding</w:t>
      </w:r>
      <w:proofErr w:type="spellEnd"/>
      <w:r>
        <w:t xml:space="preserve">, this index case was the </w:t>
      </w:r>
      <w:r>
        <w:lastRenderedPageBreak/>
        <w:t xml:space="preserve">defendant. In both cases, contact tracing excluded other intermediate contacts, indicating that this </w:t>
      </w:r>
      <w:proofErr w:type="spellStart"/>
      <w:r>
        <w:t>paraphyly</w:t>
      </w:r>
      <w:proofErr w:type="spellEnd"/>
      <w:r>
        <w:t xml:space="preserve"> could correspond to direct transmission.</w:t>
      </w:r>
    </w:p>
    <w:p w14:paraId="122CDD18" w14:textId="11F2CDAD" w:rsidR="00565241" w:rsidRPr="00565241" w:rsidRDefault="00565241" w:rsidP="00565241">
      <w:pPr>
        <w:suppressAutoHyphens w:val="0"/>
        <w:spacing w:after="0"/>
        <w:ind w:firstLine="576"/>
        <w:rPr>
          <w:rFonts w:asciiTheme="minorHAnsi" w:eastAsia="Times New Roman" w:hAnsiTheme="minorHAnsi" w:cs="Times New Roman"/>
          <w:lang w:eastAsia="en-US"/>
        </w:rPr>
      </w:pPr>
      <w:r w:rsidRPr="005278DE">
        <w:t xml:space="preserve">In a more recent case, in 2013 in China, a </w:t>
      </w:r>
      <w:r w:rsidRPr="005278DE">
        <w:rPr>
          <w:rFonts w:eastAsia="Times New Roman" w:cs="Times New Roman"/>
          <w:lang w:eastAsia="en-US"/>
        </w:rPr>
        <w:t xml:space="preserve">woman accused the man with whom she lived with, </w:t>
      </w:r>
      <w:r>
        <w:rPr>
          <w:rFonts w:eastAsia="Times New Roman" w:cs="Times New Roman"/>
          <w:lang w:eastAsia="en-US"/>
        </w:rPr>
        <w:t>that he</w:t>
      </w:r>
      <w:r w:rsidRPr="005278DE">
        <w:rPr>
          <w:rFonts w:eastAsia="Times New Roman" w:cs="Times New Roman"/>
          <w:lang w:eastAsia="en-US"/>
        </w:rPr>
        <w:t xml:space="preserve"> had not disclosed his HIV-positive status to her, </w:t>
      </w:r>
      <w:r>
        <w:rPr>
          <w:rFonts w:eastAsia="Times New Roman" w:cs="Times New Roman"/>
          <w:lang w:eastAsia="en-US"/>
        </w:rPr>
        <w:t>and had</w:t>
      </w:r>
      <w:r w:rsidRPr="005278DE">
        <w:rPr>
          <w:rFonts w:eastAsia="Times New Roman" w:cs="Times New Roman"/>
          <w:lang w:eastAsia="en-US"/>
        </w:rPr>
        <w:t xml:space="preserve"> deliberately infecting her with HIV</w:t>
      </w:r>
      <w:r w:rsidR="00A72AFC">
        <w:rPr>
          <w:rFonts w:eastAsia="Times New Roman" w:cs="Times New Roman"/>
          <w:lang w:eastAsia="en-US"/>
        </w:rPr>
        <w:t xml:space="preserve"> </w:t>
      </w:r>
      <w:r w:rsidR="00E02322">
        <w:rPr>
          <w:rFonts w:eastAsia="Times New Roman" w:cs="Times New Roman"/>
          <w:lang w:eastAsia="en-US"/>
        </w:rPr>
        <w:fldChar w:fldCharType="begin"/>
      </w:r>
      <w:r w:rsidR="00E02322">
        <w:rPr>
          <w:rFonts w:eastAsia="Times New Roman" w:cs="Times New Roman"/>
          <w:lang w:eastAsia="en-US"/>
        </w:rPr>
        <w:instrText xml:space="preserve"> ADDIN ZOTERO_ITEM CSL_CITATION {"citationID":"2b5KpG9x","properties":{"formattedCitation":"[29]","plainCitation":"[29]"},"citationItems":[{"id":964,"uris":["http://zotero.org/users/local/Yr3fi0a5/items/W2UHZNFB"],"uri":["http://zotero.org/users/local/Yr3fi0a5/items/W2UHZNFB"],"itemData":{"id":964,"type":"article-journal","title":"The combination of phylogenetic analysis with epidemiological and serological data to track HIV-1 transmission in a sexual transmission case","container-title":"PloS One","page":"e0119989","volume":"10","issue":"3","source":"PubMed","abstract":"OBJECTIVE: To investigate the linkage of HIV transmission from a man to a woman through unprotected sexual contact without disclosing his HIV-positive status.\nMETHODS: Combined with epidemiological information and serological tests, phylogenetic analysis was used to test the a priori hypothesis of HIV transmission from the man to the woman. Control subjects, infected with HIV through heterosexual intercourse, from the same location were also sampled. Phylogenetic analyses were performed using the consensus gag, pol and env sequences obtained from blood samples of the man, the woman and the local control subjects. The env quasispecies of the man, the woman, and two controls were also obtained using single genome amplification and sequencing (SGA/S) to explore the paraphyletic relationship by phylogenetic analysis.\nRESULTS: Epidemiological information and serological tests indicated that the man was infected with HIV-1 earlier than the woman. Phylogenetic analyses of the consensus sequences showed a monophyletic cluster for the man and woman in all three genomic regions. Furthermore, gag sequences of the man and woman shared a unique recombination pattern from subtype B and C, which was different from those of CRF07_BC or CRF08_BC observed in the local samples. These indicated that the viral sequences from the two subjects display a high level of similarity. Further, viral quasispecies from the man exhibited a paraphyletic relationship with those from the woman in the Bayesian and maximum-likelihood (ML) phylogenetic trees of the env region, which supported the transmission direction from the man to the woman.\nCONCLUSIONS: In the context of epidemiological and serological evidence, the results of phylogenetic analyses support the transmission from the man to the woman.","DOI":"10.1371/journal.pone.0119989","ISSN":"1932-6203","note":"PMID: 25807147\nPMCID: PMC4373787","journalAbbreviation":"PLoS ONE","language":"eng","author":[{"family":"Chen","given":"Min"},{"family":"Ma","given":"Yanling"},{"family":"Yang","given":"Chaojun"},{"family":"Yang","given":"Li"},{"family":"Chen","given":"Huichao"},{"family":"Dong","given":"Lijuan"},{"family":"Dai","given":"Jie"},{"family":"Jia","given":"Manhong"},{"family":"Lu","given":"Lin"}],"issued":{"date-parts":[["2015"]]}}}],"schema":"https://github.com/citation-style-language/schema/raw/master/csl-citation.json"} </w:instrText>
      </w:r>
      <w:r w:rsidR="00E02322">
        <w:rPr>
          <w:rFonts w:eastAsia="Times New Roman" w:cs="Times New Roman"/>
          <w:lang w:eastAsia="en-US"/>
        </w:rPr>
        <w:fldChar w:fldCharType="separate"/>
      </w:r>
      <w:r w:rsidR="00E02322">
        <w:rPr>
          <w:rFonts w:eastAsia="Times New Roman" w:cs="Times New Roman"/>
          <w:noProof/>
          <w:lang w:eastAsia="en-US"/>
        </w:rPr>
        <w:t>[29]</w:t>
      </w:r>
      <w:r w:rsidR="00E02322">
        <w:rPr>
          <w:rFonts w:eastAsia="Times New Roman" w:cs="Times New Roman"/>
          <w:lang w:eastAsia="en-US"/>
        </w:rPr>
        <w:fldChar w:fldCharType="end"/>
      </w:r>
      <w:r w:rsidRPr="005278DE">
        <w:rPr>
          <w:rFonts w:eastAsia="Times New Roman" w:cs="Times New Roman"/>
          <w:lang w:eastAsia="en-US"/>
        </w:rPr>
        <w:t>. In August 2013, samples were collected from both individuals, as well as from 18 local controls, which were selected from individuals with similar epidemiological characteristics, including the same geographical area and risk group (heterosexual contact), and diagnosis around the time of the alleged transmission event (between January and March 2013), while not necessarily of the same subtype as the cases.</w:t>
      </w:r>
      <w:r w:rsidRPr="005278DE">
        <w:t xml:space="preserve"> </w:t>
      </w:r>
      <w:r w:rsidRPr="005278DE">
        <w:rPr>
          <w:rFonts w:eastAsia="Times New Roman" w:cs="Times New Roman"/>
          <w:lang w:eastAsia="en-US"/>
        </w:rPr>
        <w:t xml:space="preserve">Within all three </w:t>
      </w:r>
      <w:proofErr w:type="spellStart"/>
      <w:r w:rsidRPr="005278DE">
        <w:rPr>
          <w:rFonts w:eastAsia="Times New Roman" w:cs="Times New Roman"/>
          <w:lang w:eastAsia="en-US"/>
        </w:rPr>
        <w:t>analysed</w:t>
      </w:r>
      <w:proofErr w:type="spellEnd"/>
      <w:r w:rsidRPr="005278DE">
        <w:rPr>
          <w:rFonts w:eastAsia="Times New Roman" w:cs="Times New Roman"/>
          <w:lang w:eastAsia="en-US"/>
        </w:rPr>
        <w:t xml:space="preserve"> gene regions, the mean genetic distances of the woman’s virus to the </w:t>
      </w:r>
      <w:proofErr w:type="gramStart"/>
      <w:r w:rsidRPr="005278DE">
        <w:rPr>
          <w:rFonts w:eastAsia="Times New Roman" w:cs="Times New Roman"/>
          <w:lang w:eastAsia="en-US"/>
        </w:rPr>
        <w:t>man’s</w:t>
      </w:r>
      <w:proofErr w:type="gramEnd"/>
      <w:r w:rsidRPr="005278DE">
        <w:rPr>
          <w:rFonts w:eastAsia="Times New Roman" w:cs="Times New Roman"/>
          <w:lang w:eastAsia="en-US"/>
        </w:rPr>
        <w:t xml:space="preserve"> were significantly smaller than those of the controls’ compared to the man’s. </w:t>
      </w:r>
      <w:r>
        <w:rPr>
          <w:rFonts w:eastAsia="Times New Roman" w:cs="Times New Roman"/>
          <w:lang w:eastAsia="en-US"/>
        </w:rPr>
        <w:t>N</w:t>
      </w:r>
      <w:r w:rsidRPr="005278DE">
        <w:rPr>
          <w:rFonts w:eastAsia="Times New Roman" w:cs="Times New Roman"/>
          <w:lang w:eastAsia="en-US"/>
        </w:rPr>
        <w:t>eighbor-joining phylogenetic analyses of all three genes showed that the women’s sequence</w:t>
      </w:r>
      <w:r>
        <w:rPr>
          <w:rFonts w:eastAsia="Times New Roman" w:cs="Times New Roman"/>
          <w:lang w:eastAsia="en-US"/>
        </w:rPr>
        <w:t>s clustered together with the ma</w:t>
      </w:r>
      <w:r w:rsidRPr="005278DE">
        <w:rPr>
          <w:rFonts w:eastAsia="Times New Roman" w:cs="Times New Roman"/>
          <w:lang w:eastAsia="en-US"/>
        </w:rPr>
        <w:t xml:space="preserve">n’s sequence with high bootstrap support. Furthermore, </w:t>
      </w:r>
      <w:proofErr w:type="spellStart"/>
      <w:r w:rsidRPr="005278DE">
        <w:rPr>
          <w:rFonts w:eastAsia="Times New Roman" w:cs="Times New Roman"/>
          <w:lang w:eastAsia="en-US"/>
        </w:rPr>
        <w:t>bootscanning</w:t>
      </w:r>
      <w:proofErr w:type="spellEnd"/>
      <w:r w:rsidRPr="005278DE">
        <w:rPr>
          <w:rFonts w:eastAsia="Times New Roman" w:cs="Times New Roman"/>
          <w:lang w:eastAsia="en-US"/>
        </w:rPr>
        <w:t xml:space="preserve"> analyses showed that </w:t>
      </w:r>
      <w:r w:rsidRPr="005278DE">
        <w:rPr>
          <w:rFonts w:eastAsia="Times New Roman" w:cs="Times New Roman"/>
          <w:i/>
          <w:iCs/>
          <w:lang w:eastAsia="en-US"/>
        </w:rPr>
        <w:t>gag</w:t>
      </w:r>
      <w:r w:rsidRPr="005278DE">
        <w:rPr>
          <w:rFonts w:eastAsia="Times New Roman" w:cs="Times New Roman"/>
          <w:lang w:eastAsia="en-US"/>
        </w:rPr>
        <w:t xml:space="preserve"> sequences of the woman and the man had the same recombination pattern between subtype B and subtype C, which was different from those of CRF07_BC and CRF08_BC. Finally, the phylogenetic analyses of the </w:t>
      </w:r>
      <w:proofErr w:type="spellStart"/>
      <w:r w:rsidRPr="005278DE">
        <w:rPr>
          <w:rFonts w:eastAsia="Times New Roman" w:cs="Times New Roman"/>
          <w:lang w:eastAsia="en-US"/>
        </w:rPr>
        <w:t>quasispecies</w:t>
      </w:r>
      <w:proofErr w:type="spellEnd"/>
      <w:r w:rsidRPr="005278DE">
        <w:rPr>
          <w:rFonts w:eastAsia="Times New Roman" w:cs="Times New Roman"/>
          <w:lang w:eastAsia="en-US"/>
        </w:rPr>
        <w:t xml:space="preserve"> showed that the man’s sequences were paraphyletic to the woman’</w:t>
      </w:r>
      <w:r>
        <w:rPr>
          <w:rFonts w:eastAsia="Times New Roman" w:cs="Times New Roman"/>
          <w:lang w:eastAsia="en-US"/>
        </w:rPr>
        <w:t xml:space="preserve">s sequences and the woman’s </w:t>
      </w:r>
      <w:proofErr w:type="spellStart"/>
      <w:r w:rsidRPr="00565241">
        <w:rPr>
          <w:rFonts w:eastAsia="Times New Roman" w:cs="Times New Roman"/>
          <w:i/>
          <w:lang w:eastAsia="en-US"/>
        </w:rPr>
        <w:t>env</w:t>
      </w:r>
      <w:proofErr w:type="spellEnd"/>
      <w:r>
        <w:rPr>
          <w:rFonts w:eastAsia="Times New Roman" w:cs="Times New Roman"/>
          <w:lang w:eastAsia="en-US"/>
        </w:rPr>
        <w:t xml:space="preserve"> sequences showed genetic distances lower than the man’s, while they </w:t>
      </w:r>
      <w:r w:rsidRPr="00565241">
        <w:rPr>
          <w:rFonts w:asciiTheme="minorHAnsi" w:eastAsia="Times New Roman" w:hAnsiTheme="minorHAnsi" w:cs="Times New Roman"/>
          <w:lang w:eastAsia="en-US"/>
        </w:rPr>
        <w:t>were significantly closer to the man’s sequences than to the group of control sequences. The authors then concluded that, in the context of epidemiological, serological and phylogenetic evidence, there was support for the transmission from the man to the woman.</w:t>
      </w:r>
    </w:p>
    <w:p w14:paraId="157A5C1F" w14:textId="77777777" w:rsidR="00565241" w:rsidRDefault="00565241" w:rsidP="008828AE"/>
    <w:p w14:paraId="6EB66A70" w14:textId="77777777" w:rsidR="0090124E" w:rsidRDefault="0090124E" w:rsidP="008828AE"/>
    <w:p w14:paraId="0B6075BA" w14:textId="77777777" w:rsidR="0090124E" w:rsidRDefault="0090124E" w:rsidP="0090124E">
      <w:pPr>
        <w:pStyle w:val="Heading1"/>
      </w:pPr>
      <w:r>
        <w:t>Experimental techniques, untested in court</w:t>
      </w:r>
    </w:p>
    <w:p w14:paraId="6DE90B78" w14:textId="258B9285" w:rsidR="0090124E" w:rsidRDefault="0090124E" w:rsidP="0090124E">
      <w:r>
        <w:t>In a recent paper, Romero-</w:t>
      </w:r>
      <w:r w:rsidR="002F73FB">
        <w:t xml:space="preserve">Severson </w:t>
      </w:r>
      <w:r>
        <w:rPr>
          <w:i/>
        </w:rPr>
        <w:t>et al</w:t>
      </w:r>
      <w:r w:rsidR="00A72AFC">
        <w:t xml:space="preserve"> </w:t>
      </w:r>
      <w:r w:rsidR="00CE7C74">
        <w:fldChar w:fldCharType="begin"/>
      </w:r>
      <w:r w:rsidR="00CE7C74">
        <w:instrText xml:space="preserve"> ADDIN ZOTERO_ITEM CSL_CITATION {"citationID":"RT5DIDyS","properties":{"formattedCitation":"[30]","plainCitation":"[30]"},"citationItems":[{"id":479,"uris":["http://zotero.org/users/local/Yr3fi0a5/items/Q59UKATG"],"uri":["http://zotero.org/users/local/Yr3fi0a5/items/Q59UKATG"],"itemData":{"id":479,"type":"article-journal","title":"Phylogenetically resolving epidemiologic linkage","container-title":"Proceedings of the National Academy of Sciences of the United States of America","page":"2690-2695","volume":"113","issue":"10","source":"PubMed","abstract":"Although the use of phylogenetic trees in epidemiological investigations has become commonplace, their epidemiological interpretation has not been systematically evaluated. Here, we use an HIV-1 within-host coalescent model to probabilistically evaluate transmission histories of two epidemiologically linked hosts. Previous critique of phylogenetic reconstruction has claimed that direction of transmission is difficult to infer, and that the existence of unsampled intermediary links or common sources can never be excluded. The phylogenetic relationship between the HIV populations of epidemiologically linked hosts can be classified into six types of trees, based on cladistic relationships and whether the reconstruction is consistent with the true transmission history or not. We show that the direction of transmission and whether unsampled intermediary links or common sources existed make very different predictions about expected phylogenetic relationships: (i) Direction of transmission can often be established when paraphyly exists, (ii) intermediary links can be excluded when multiple lineages were transmitted, and (iii) when the sampled individuals' HIV populations both are monophyletic a common source was likely the origin. Inconsistent results, suggesting the wrong transmission direction, were generally rare. In addition, the expected tree topology also depends on the number of transmitted lineages, the sample size, the time of the sample relative to transmission, and how fast the diversity increases after infection. Typically, 20 or more sequences per subject give robust results. We confirm our theoretical evaluations with analyses of real transmission histories and discuss how our findings should aid in interpreting phylogenetic results.","DOI":"10.1073/pnas.1522930113","ISSN":"1091-6490","note":"PMID: 26903617\nPMCID: PMC4791024","journalAbbreviation":"Proc. Natl. Acad. Sci. U.S.A.","language":"eng","author":[{"family":"Romero-Severson","given":"Ethan O."},{"family":"Bulla","given":"Ingo"},{"family":"Leitner","given":"Thomas"}],"issued":{"date-parts":[["2016",3,8]]}}}],"schema":"https://github.com/citation-style-language/schema/raw/master/csl-citation.json"} </w:instrText>
      </w:r>
      <w:r w:rsidR="00CE7C74">
        <w:fldChar w:fldCharType="separate"/>
      </w:r>
      <w:r w:rsidR="00CE7C74">
        <w:rPr>
          <w:noProof/>
        </w:rPr>
        <w:t>[30]</w:t>
      </w:r>
      <w:r w:rsidR="00CE7C74">
        <w:fldChar w:fldCharType="end"/>
      </w:r>
      <w:r w:rsidR="00CE7C74">
        <w:t xml:space="preserve"> </w:t>
      </w:r>
      <w:r>
        <w:t xml:space="preserve">used modeling to study the phylogenetic relationships between HIV populations and associated phylogenetic tree topologies. Using both simulations and real known transmission cases, they argued that the direction of transmission can often be established when </w:t>
      </w:r>
      <w:proofErr w:type="spellStart"/>
      <w:r>
        <w:t>paraphyly</w:t>
      </w:r>
      <w:proofErr w:type="spellEnd"/>
      <w:r>
        <w:t xml:space="preserve"> exists, although this paraphyletic relationship is often lost with time passed after the transmission event. Furthermore, they argue that intermediary links can be excluded when multiple lineages were transmitted given that a certain type of phylogenetic relationship (combination of paraphyletic and polyphyletic) occurs in cases of direct transmission. Finally, they find that, when the sampled individuals’ HIV populations both are monophyletic, a common source was likely the origin. </w:t>
      </w:r>
    </w:p>
    <w:p w14:paraId="2069F448" w14:textId="77777777" w:rsidR="0090124E" w:rsidRDefault="0090124E" w:rsidP="0090124E"/>
    <w:p w14:paraId="2779168F" w14:textId="79AD9990" w:rsidR="0090124E" w:rsidRPr="005C1972" w:rsidRDefault="0090124E" w:rsidP="0090124E">
      <w:pPr>
        <w:widowControl w:val="0"/>
        <w:autoSpaceDE w:val="0"/>
        <w:autoSpaceDN w:val="0"/>
        <w:adjustRightInd w:val="0"/>
        <w:spacing w:after="240"/>
        <w:rPr>
          <w:rFonts w:cs="Times"/>
        </w:rPr>
      </w:pPr>
      <w:r w:rsidRPr="005C1972">
        <w:lastRenderedPageBreak/>
        <w:t xml:space="preserve">Next generation sequencing, both genome wide and deep sequencing, is </w:t>
      </w:r>
      <w:r w:rsidR="00CE7C74">
        <w:t xml:space="preserve">also </w:t>
      </w:r>
      <w:r w:rsidRPr="005C1972">
        <w:t xml:space="preserve">starting to be used to improve the estimates of direction, and the estimate of a time window of infection. </w:t>
      </w:r>
      <w:r w:rsidRPr="005C1972">
        <w:rPr>
          <w:rFonts w:cs="CMR10"/>
          <w:lang w:eastAsia="nl-BE"/>
        </w:rPr>
        <w:t xml:space="preserve">According to recently unpublished results by Puller </w:t>
      </w:r>
      <w:r w:rsidRPr="00CF4E4E">
        <w:rPr>
          <w:rFonts w:cs="CMR10"/>
          <w:i/>
          <w:lang w:eastAsia="nl-BE"/>
        </w:rPr>
        <w:t>et al</w:t>
      </w:r>
      <w:r w:rsidRPr="00CF4E4E">
        <w:rPr>
          <w:rFonts w:cs="CMR10"/>
          <w:lang w:eastAsia="nl-BE"/>
        </w:rPr>
        <w:t>, (</w:t>
      </w:r>
      <w:hyperlink r:id="rId5" w:history="1">
        <w:r w:rsidRPr="00CF4E4E">
          <w:rPr>
            <w:rStyle w:val="Hyperlink"/>
            <w:rFonts w:cs="Helvetica"/>
          </w:rPr>
          <w:t>http://biorxiv.org/content/early/2017/04/21/129387</w:t>
        </w:r>
      </w:hyperlink>
      <w:r w:rsidRPr="00CF4E4E">
        <w:t xml:space="preserve">), </w:t>
      </w:r>
      <w:r w:rsidRPr="00CF4E4E">
        <w:rPr>
          <w:rFonts w:cs="CMR10"/>
          <w:lang w:eastAsia="nl-BE"/>
        </w:rPr>
        <w:t>v</w:t>
      </w:r>
      <w:r w:rsidRPr="00CF4E4E">
        <w:rPr>
          <w:rFonts w:eastAsia="Times New Roman" w:cs="CMR10"/>
          <w:lang w:eastAsia="nl-BE"/>
        </w:rPr>
        <w:t xml:space="preserve">irus diversity increases </w:t>
      </w:r>
      <w:r w:rsidRPr="00CF4E4E">
        <w:rPr>
          <w:rFonts w:cs="CMR10"/>
          <w:lang w:eastAsia="nl-BE"/>
        </w:rPr>
        <w:t xml:space="preserve">linearly </w:t>
      </w:r>
      <w:r w:rsidRPr="00CF4E4E">
        <w:rPr>
          <w:rFonts w:eastAsia="Times New Roman" w:cs="CMR10"/>
          <w:lang w:eastAsia="nl-BE"/>
        </w:rPr>
        <w:t>with time sin</w:t>
      </w:r>
      <w:r w:rsidRPr="005C1972">
        <w:rPr>
          <w:rFonts w:eastAsia="Times New Roman" w:cs="CMR10"/>
          <w:lang w:eastAsia="nl-BE"/>
        </w:rPr>
        <w:t>ce infection</w:t>
      </w:r>
      <w:r w:rsidRPr="005C1972">
        <w:t xml:space="preserve">. The precision of this approach to estimate time of infection depends on the genomic region and codon position, with highest precision when the 3rd codon positions and the entire </w:t>
      </w:r>
      <w:r w:rsidRPr="005C1972">
        <w:rPr>
          <w:rStyle w:val="Emphasis"/>
        </w:rPr>
        <w:t>pol</w:t>
      </w:r>
      <w:r w:rsidRPr="005C1972">
        <w:t xml:space="preserve"> gene are used and </w:t>
      </w:r>
      <w:r w:rsidRPr="005C1972">
        <w:rPr>
          <w:rFonts w:eastAsia="Times New Roman" w:cs="CMR10"/>
          <w:lang w:eastAsia="nl-BE"/>
        </w:rPr>
        <w:t xml:space="preserve">a precision that is better than most alternative biomarkers. </w:t>
      </w:r>
      <w:r w:rsidRPr="005C1972">
        <w:rPr>
          <w:rFonts w:cs="CMR10"/>
          <w:lang w:eastAsia="nl-BE"/>
        </w:rPr>
        <w:t>Using this approach</w:t>
      </w:r>
      <w:r w:rsidRPr="005C1972">
        <w:rPr>
          <w:rFonts w:eastAsia="Times New Roman" w:cs="CMR10"/>
          <w:lang w:eastAsia="nl-BE"/>
        </w:rPr>
        <w:t xml:space="preserve">, </w:t>
      </w:r>
      <w:r w:rsidRPr="005C1972">
        <w:rPr>
          <w:rFonts w:cs="CMR10"/>
          <w:lang w:eastAsia="nl-BE"/>
        </w:rPr>
        <w:t>time since infection</w:t>
      </w:r>
      <w:r w:rsidRPr="005C1972">
        <w:rPr>
          <w:rFonts w:eastAsia="Times New Roman" w:cs="CMR10"/>
          <w:lang w:eastAsia="nl-BE"/>
        </w:rPr>
        <w:t xml:space="preserve"> can be estimated many years after infection</w:t>
      </w:r>
      <w:r w:rsidRPr="005C1972">
        <w:rPr>
          <w:rFonts w:cs="CMR10"/>
          <w:lang w:eastAsia="nl-BE"/>
        </w:rPr>
        <w:t>, since v</w:t>
      </w:r>
      <w:r w:rsidRPr="005C1972">
        <w:rPr>
          <w:rFonts w:cs="Times"/>
        </w:rPr>
        <w:t xml:space="preserve">iral diversity increases approximately linearly during at least 8 years after infection, which allows estimation of time since infection during this time period </w:t>
      </w:r>
    </w:p>
    <w:p w14:paraId="2D3538D7" w14:textId="7797CFF8" w:rsidR="003256E0" w:rsidRDefault="00CE7C74" w:rsidP="00E4071E">
      <w:pPr>
        <w:pStyle w:val="Heading1"/>
      </w:pPr>
      <w:r>
        <w:t>References</w:t>
      </w:r>
    </w:p>
    <w:p w14:paraId="1AA42273" w14:textId="77777777" w:rsidR="00CE7C74" w:rsidRDefault="00CE7C74" w:rsidP="00E4071E">
      <w:pPr>
        <w:pStyle w:val="BodyText"/>
      </w:pPr>
    </w:p>
    <w:p w14:paraId="573898A7" w14:textId="77777777" w:rsidR="00CE7C74" w:rsidRPr="00C378D5" w:rsidRDefault="00CE7C74" w:rsidP="00E4071E">
      <w:pPr>
        <w:pStyle w:val="Bibliography"/>
      </w:pPr>
      <w:r>
        <w:fldChar w:fldCharType="begin"/>
      </w:r>
      <w:r>
        <w:instrText xml:space="preserve"> ADDIN ZOTERO_BIBL {"custom":[]} CSL_BIBLIOGRAPHY </w:instrText>
      </w:r>
      <w:r>
        <w:fldChar w:fldCharType="separate"/>
      </w:r>
      <w:r w:rsidRPr="00CE7C74">
        <w:t xml:space="preserve">1 </w:t>
      </w:r>
      <w:r w:rsidRPr="00CE7C74">
        <w:tab/>
        <w:t xml:space="preserve">Ou CY, Ciesielski CA, Myers G, Bandea CI, Luo CC, Korber BT, </w:t>
      </w:r>
      <w:r w:rsidRPr="00CE7C74">
        <w:rPr>
          <w:i/>
          <w:iCs/>
        </w:rPr>
        <w:t>et al.</w:t>
      </w:r>
      <w:r w:rsidRPr="00CE7C74">
        <w:t xml:space="preserve"> Molecular epidemiology of HIV transmission in a dental practice. </w:t>
      </w:r>
      <w:r w:rsidRPr="0057322D">
        <w:rPr>
          <w:i/>
          <w:iCs/>
        </w:rPr>
        <w:t>Science</w:t>
      </w:r>
      <w:r w:rsidRPr="00C378D5">
        <w:t xml:space="preserve"> 1992; </w:t>
      </w:r>
      <w:r w:rsidRPr="00C378D5">
        <w:rPr>
          <w:b/>
          <w:bCs/>
        </w:rPr>
        <w:t>256</w:t>
      </w:r>
      <w:r w:rsidRPr="00C378D5">
        <w:t>:1165–1171.</w:t>
      </w:r>
    </w:p>
    <w:p w14:paraId="314521CD" w14:textId="77777777" w:rsidR="00CE7C74" w:rsidRPr="00CE7C74" w:rsidRDefault="00CE7C74" w:rsidP="00E4071E">
      <w:pPr>
        <w:pStyle w:val="Bibliography"/>
      </w:pPr>
      <w:r w:rsidRPr="00CE7C74">
        <w:t xml:space="preserve">2 </w:t>
      </w:r>
      <w:r w:rsidRPr="00CE7C74">
        <w:tab/>
        <w:t xml:space="preserve">Smith TF, Waterman MS. The continuing case of the Florida dentist. </w:t>
      </w:r>
      <w:r w:rsidRPr="00CE7C74">
        <w:rPr>
          <w:i/>
          <w:iCs/>
        </w:rPr>
        <w:t>Science</w:t>
      </w:r>
      <w:r w:rsidRPr="00CE7C74">
        <w:t xml:space="preserve"> 1992; </w:t>
      </w:r>
      <w:r w:rsidRPr="00CE7C74">
        <w:rPr>
          <w:b/>
          <w:bCs/>
        </w:rPr>
        <w:t>256</w:t>
      </w:r>
      <w:r w:rsidRPr="00CE7C74">
        <w:t>:1155–1156.</w:t>
      </w:r>
    </w:p>
    <w:p w14:paraId="442E74DD" w14:textId="77777777" w:rsidR="00CE7C74" w:rsidRPr="00CE7C74" w:rsidRDefault="00CE7C74" w:rsidP="00E4071E">
      <w:pPr>
        <w:pStyle w:val="Bibliography"/>
      </w:pPr>
      <w:r w:rsidRPr="00CE7C74">
        <w:t xml:space="preserve">3 </w:t>
      </w:r>
      <w:r w:rsidRPr="00CE7C74">
        <w:tab/>
        <w:t xml:space="preserve">DeBry RW, Abele LG, Weiss SH, Hill MD, Bouzas M, Lorenzo E, </w:t>
      </w:r>
      <w:r w:rsidRPr="00CE7C74">
        <w:rPr>
          <w:i/>
          <w:iCs/>
        </w:rPr>
        <w:t>et al.</w:t>
      </w:r>
      <w:r w:rsidRPr="00CE7C74">
        <w:t xml:space="preserve"> Dental HIV transmission? </w:t>
      </w:r>
      <w:r w:rsidRPr="00CE7C74">
        <w:rPr>
          <w:i/>
          <w:iCs/>
        </w:rPr>
        <w:t>Nature</w:t>
      </w:r>
      <w:r w:rsidRPr="00CE7C74">
        <w:t xml:space="preserve"> 1993; </w:t>
      </w:r>
      <w:r w:rsidRPr="00CE7C74">
        <w:rPr>
          <w:b/>
          <w:bCs/>
        </w:rPr>
        <w:t>361</w:t>
      </w:r>
      <w:r w:rsidRPr="00CE7C74">
        <w:t>:691.</w:t>
      </w:r>
    </w:p>
    <w:p w14:paraId="45460F63" w14:textId="77777777" w:rsidR="00CE7C74" w:rsidRPr="00CE7C74" w:rsidRDefault="00CE7C74" w:rsidP="00E4071E">
      <w:pPr>
        <w:pStyle w:val="Bibliography"/>
      </w:pPr>
      <w:r w:rsidRPr="00CE7C74">
        <w:t xml:space="preserve">4 </w:t>
      </w:r>
      <w:r w:rsidRPr="00CE7C74">
        <w:tab/>
        <w:t xml:space="preserve">Crandall KA. Intraspecific phylogenetics: support for dental transmission of human immunodeficiency virus. </w:t>
      </w:r>
      <w:r w:rsidRPr="00CE7C74">
        <w:rPr>
          <w:i/>
          <w:iCs/>
        </w:rPr>
        <w:t>J Virol</w:t>
      </w:r>
      <w:r w:rsidRPr="00CE7C74">
        <w:t xml:space="preserve"> 1995; </w:t>
      </w:r>
      <w:r w:rsidRPr="00CE7C74">
        <w:rPr>
          <w:b/>
          <w:bCs/>
        </w:rPr>
        <w:t>69</w:t>
      </w:r>
      <w:r w:rsidRPr="00CE7C74">
        <w:t>:2351–2356.</w:t>
      </w:r>
    </w:p>
    <w:p w14:paraId="2BC91F49" w14:textId="77777777" w:rsidR="00CE7C74" w:rsidRPr="00CE7C74" w:rsidRDefault="00CE7C74" w:rsidP="00E4071E">
      <w:pPr>
        <w:pStyle w:val="Bibliography"/>
      </w:pPr>
      <w:r w:rsidRPr="00CE7C74">
        <w:t xml:space="preserve">5 </w:t>
      </w:r>
      <w:r w:rsidRPr="00CE7C74">
        <w:tab/>
        <w:t xml:space="preserve">Leitner T, Fitch W. The Phylogenetics of known transmission histories. In: </w:t>
      </w:r>
      <w:r w:rsidRPr="00CE7C74">
        <w:rPr>
          <w:i/>
          <w:iCs/>
        </w:rPr>
        <w:t>The Evolution of HIV.</w:t>
      </w:r>
      <w:r w:rsidRPr="00CE7C74">
        <w:t xml:space="preserve"> The Johns Hopkins University Press; 1999. </w:t>
      </w:r>
    </w:p>
    <w:p w14:paraId="5DC1F096" w14:textId="77777777" w:rsidR="00CE7C74" w:rsidRPr="00CE7C74" w:rsidRDefault="00CE7C74" w:rsidP="00E4071E">
      <w:pPr>
        <w:pStyle w:val="Bibliography"/>
      </w:pPr>
      <w:r w:rsidRPr="00CE7C74">
        <w:t xml:space="preserve">6 </w:t>
      </w:r>
      <w:r w:rsidRPr="00CE7C74">
        <w:tab/>
        <w:t xml:space="preserve">Jaffe HW, McCurdy JM, Kalish ML, Liberti T, Metellus G, Bowman BH, </w:t>
      </w:r>
      <w:r w:rsidRPr="00CE7C74">
        <w:rPr>
          <w:i/>
          <w:iCs/>
        </w:rPr>
        <w:t>et al.</w:t>
      </w:r>
      <w:r w:rsidRPr="00CE7C74">
        <w:t xml:space="preserve"> Lack of HIV transmission in the practice of a dentist with AIDS. </w:t>
      </w:r>
      <w:r w:rsidRPr="00CE7C74">
        <w:rPr>
          <w:i/>
          <w:iCs/>
        </w:rPr>
        <w:t>Ann Intern Med</w:t>
      </w:r>
      <w:r w:rsidRPr="00CE7C74">
        <w:t xml:space="preserve"> 1994; </w:t>
      </w:r>
      <w:r w:rsidRPr="00CE7C74">
        <w:rPr>
          <w:b/>
          <w:bCs/>
        </w:rPr>
        <w:t>121</w:t>
      </w:r>
      <w:r w:rsidRPr="00CE7C74">
        <w:t>:855–859.</w:t>
      </w:r>
    </w:p>
    <w:p w14:paraId="743785C1" w14:textId="77777777" w:rsidR="00CE7C74" w:rsidRPr="00CE7C74" w:rsidRDefault="00CE7C74" w:rsidP="00E4071E">
      <w:pPr>
        <w:pStyle w:val="Bibliography"/>
      </w:pPr>
      <w:r w:rsidRPr="00CE7C74">
        <w:t xml:space="preserve">7 </w:t>
      </w:r>
      <w:r w:rsidRPr="00CE7C74">
        <w:tab/>
        <w:t xml:space="preserve">Goujon CP, Schneider VM, Grofti J, Montigny J, Jeantils V, Astagneau P, </w:t>
      </w:r>
      <w:r w:rsidRPr="00CE7C74">
        <w:rPr>
          <w:i/>
          <w:iCs/>
        </w:rPr>
        <w:t>et al.</w:t>
      </w:r>
      <w:r w:rsidRPr="00CE7C74">
        <w:t xml:space="preserve"> Phylogenetic analyses indicate an atypical nurse-to-patient transmission of human immunodeficiency virus type 1. </w:t>
      </w:r>
      <w:r w:rsidRPr="00CE7C74">
        <w:rPr>
          <w:i/>
          <w:iCs/>
        </w:rPr>
        <w:t>J Virol</w:t>
      </w:r>
      <w:r w:rsidRPr="00CE7C74">
        <w:t xml:space="preserve"> 2000; </w:t>
      </w:r>
      <w:r w:rsidRPr="00CE7C74">
        <w:rPr>
          <w:b/>
          <w:bCs/>
        </w:rPr>
        <w:t>74</w:t>
      </w:r>
      <w:r w:rsidRPr="00CE7C74">
        <w:t>:2525–2532.</w:t>
      </w:r>
    </w:p>
    <w:p w14:paraId="11132019" w14:textId="77777777" w:rsidR="00CE7C74" w:rsidRPr="00CE7C74" w:rsidRDefault="00CE7C74" w:rsidP="00E4071E">
      <w:pPr>
        <w:pStyle w:val="Bibliography"/>
      </w:pPr>
      <w:r w:rsidRPr="00CE7C74">
        <w:t xml:space="preserve">8 </w:t>
      </w:r>
      <w:r w:rsidRPr="00CE7C74">
        <w:tab/>
        <w:t xml:space="preserve">Arnold C, Balfe P, Clewley JP. Sequence distances between env genes of HIV-1 from individuals infected from the same source: implications for the investigation of possible transmission events. </w:t>
      </w:r>
      <w:r w:rsidRPr="00CE7C74">
        <w:rPr>
          <w:i/>
          <w:iCs/>
        </w:rPr>
        <w:t>Virology</w:t>
      </w:r>
      <w:r w:rsidRPr="00CE7C74">
        <w:t xml:space="preserve"> 1995; </w:t>
      </w:r>
      <w:r w:rsidRPr="00CE7C74">
        <w:rPr>
          <w:b/>
          <w:bCs/>
        </w:rPr>
        <w:t>211</w:t>
      </w:r>
      <w:r w:rsidRPr="00CE7C74">
        <w:t>:198–203.</w:t>
      </w:r>
    </w:p>
    <w:p w14:paraId="25C3109D" w14:textId="77777777" w:rsidR="00CE7C74" w:rsidRPr="00CE7C74" w:rsidRDefault="00CE7C74" w:rsidP="00E4071E">
      <w:pPr>
        <w:pStyle w:val="Bibliography"/>
      </w:pPr>
      <w:r w:rsidRPr="00CE7C74">
        <w:t xml:space="preserve">9 </w:t>
      </w:r>
      <w:r w:rsidRPr="00CE7C74">
        <w:tab/>
        <w:t xml:space="preserve">Hochuli V, Hyndman O, Porter K. Response to news that an obstetrician/gynaecologist has AIDS. </w:t>
      </w:r>
      <w:r w:rsidRPr="00CE7C74">
        <w:rPr>
          <w:i/>
          <w:iCs/>
        </w:rPr>
        <w:t>Commun Dis Rep CDR Rev</w:t>
      </w:r>
      <w:r w:rsidRPr="00CE7C74">
        <w:t xml:space="preserve"> 1995; </w:t>
      </w:r>
      <w:r w:rsidRPr="00CE7C74">
        <w:rPr>
          <w:b/>
          <w:bCs/>
        </w:rPr>
        <w:t>5</w:t>
      </w:r>
      <w:r w:rsidRPr="00CE7C74">
        <w:t>:R7-11.</w:t>
      </w:r>
    </w:p>
    <w:p w14:paraId="47610CFC" w14:textId="77777777" w:rsidR="00CE7C74" w:rsidRPr="00CE7C74" w:rsidRDefault="00CE7C74" w:rsidP="00E4071E">
      <w:pPr>
        <w:pStyle w:val="Bibliography"/>
      </w:pPr>
      <w:r w:rsidRPr="00CE7C74">
        <w:t xml:space="preserve">10 </w:t>
      </w:r>
      <w:r w:rsidRPr="00CE7C74">
        <w:tab/>
        <w:t xml:space="preserve">Holmes EC, Zhang LQ, Simmonds P, Rogers AS, Brown AJ. Molecular investigation of human immunodeficiency virus (HIV) infection in a patient of an HIV-infected surgeon. </w:t>
      </w:r>
      <w:r w:rsidRPr="00CE7C74">
        <w:rPr>
          <w:i/>
          <w:iCs/>
        </w:rPr>
        <w:t>J Infect Dis</w:t>
      </w:r>
      <w:r w:rsidRPr="00CE7C74">
        <w:t xml:space="preserve"> 1993; </w:t>
      </w:r>
      <w:r w:rsidRPr="00CE7C74">
        <w:rPr>
          <w:b/>
          <w:bCs/>
        </w:rPr>
        <w:t>167</w:t>
      </w:r>
      <w:r w:rsidRPr="00CE7C74">
        <w:t>:1411–1414.</w:t>
      </w:r>
    </w:p>
    <w:p w14:paraId="713BF0FE" w14:textId="77777777" w:rsidR="00CE7C74" w:rsidRPr="00CE7C74" w:rsidRDefault="00CE7C74" w:rsidP="00E4071E">
      <w:pPr>
        <w:pStyle w:val="Bibliography"/>
      </w:pPr>
      <w:r w:rsidRPr="00CE7C74">
        <w:lastRenderedPageBreak/>
        <w:t xml:space="preserve">11 </w:t>
      </w:r>
      <w:r w:rsidRPr="00CE7C74">
        <w:tab/>
        <w:t xml:space="preserve">Blanchard A, Ferris S, Chamaret S, Guétard D, Montagnier L. Molecular evidence for nosocomial transmission of human immunodeficiency virus from a surgeon to one of his patients. </w:t>
      </w:r>
      <w:r w:rsidRPr="00CE7C74">
        <w:rPr>
          <w:i/>
          <w:iCs/>
        </w:rPr>
        <w:t>J Virol</w:t>
      </w:r>
      <w:r w:rsidRPr="00CE7C74">
        <w:t xml:space="preserve"> 1998; </w:t>
      </w:r>
      <w:r w:rsidRPr="00CE7C74">
        <w:rPr>
          <w:b/>
          <w:bCs/>
        </w:rPr>
        <w:t>72</w:t>
      </w:r>
      <w:r w:rsidRPr="00CE7C74">
        <w:t>:4537–4540.</w:t>
      </w:r>
    </w:p>
    <w:p w14:paraId="23992B20" w14:textId="77777777" w:rsidR="00CE7C74" w:rsidRPr="00CE7C74" w:rsidRDefault="00CE7C74" w:rsidP="00E4071E">
      <w:pPr>
        <w:pStyle w:val="Bibliography"/>
      </w:pPr>
      <w:r w:rsidRPr="00CE7C74">
        <w:t xml:space="preserve">12 </w:t>
      </w:r>
      <w:r w:rsidRPr="00CE7C74">
        <w:tab/>
        <w:t xml:space="preserve">Yirrell DL, Robertson P, Goldberg DJ, McMenamin J, Cameron S, Leigh Brown AJ. Molecular investigation into outbreak of HIV in a Scottish prison. </w:t>
      </w:r>
      <w:r w:rsidRPr="00CE7C74">
        <w:rPr>
          <w:i/>
          <w:iCs/>
        </w:rPr>
        <w:t>BMJ</w:t>
      </w:r>
      <w:r w:rsidRPr="00CE7C74">
        <w:t xml:space="preserve"> 1997; </w:t>
      </w:r>
      <w:r w:rsidRPr="00CE7C74">
        <w:rPr>
          <w:b/>
          <w:bCs/>
        </w:rPr>
        <w:t>314</w:t>
      </w:r>
      <w:r w:rsidRPr="00CE7C74">
        <w:t>:1446–1450.</w:t>
      </w:r>
    </w:p>
    <w:p w14:paraId="46181F00" w14:textId="77777777" w:rsidR="00CE7C74" w:rsidRPr="00CE7C74" w:rsidRDefault="00CE7C74" w:rsidP="00E4071E">
      <w:pPr>
        <w:pStyle w:val="Bibliography"/>
      </w:pPr>
      <w:r w:rsidRPr="00CE7C74">
        <w:t xml:space="preserve">13 </w:t>
      </w:r>
      <w:r w:rsidRPr="00CE7C74">
        <w:tab/>
        <w:t xml:space="preserve">Albert J, Wahlberg J, Leitner T, Escanilla D, Uhlén M. Analysis of a rape case by direct sequencing of the human immunodeficiency virus type 1 pol and gag genes. </w:t>
      </w:r>
      <w:r w:rsidRPr="00CE7C74">
        <w:rPr>
          <w:i/>
          <w:iCs/>
        </w:rPr>
        <w:t>J Virol</w:t>
      </w:r>
      <w:r w:rsidRPr="00CE7C74">
        <w:t xml:space="preserve"> 1994; </w:t>
      </w:r>
      <w:r w:rsidRPr="00CE7C74">
        <w:rPr>
          <w:b/>
          <w:bCs/>
        </w:rPr>
        <w:t>68</w:t>
      </w:r>
      <w:r w:rsidRPr="00CE7C74">
        <w:t>:5918–5924.</w:t>
      </w:r>
    </w:p>
    <w:p w14:paraId="266A1B91" w14:textId="77777777" w:rsidR="00CE7C74" w:rsidRPr="00CE7C74" w:rsidRDefault="00CE7C74" w:rsidP="00E4071E">
      <w:pPr>
        <w:pStyle w:val="Bibliography"/>
      </w:pPr>
      <w:r w:rsidRPr="00CE7C74">
        <w:t xml:space="preserve">14 </w:t>
      </w:r>
      <w:r w:rsidRPr="00CE7C74">
        <w:tab/>
        <w:t xml:space="preserve">Albert J, Wahlberg J, Uhlén M. Forensic evidence by DNA sequencing. </w:t>
      </w:r>
      <w:r w:rsidRPr="00CE7C74">
        <w:rPr>
          <w:i/>
          <w:iCs/>
        </w:rPr>
        <w:t>Nature</w:t>
      </w:r>
      <w:r w:rsidRPr="00CE7C74">
        <w:t xml:space="preserve"> 1993; </w:t>
      </w:r>
      <w:r w:rsidRPr="00CE7C74">
        <w:rPr>
          <w:b/>
          <w:bCs/>
        </w:rPr>
        <w:t>361</w:t>
      </w:r>
      <w:r w:rsidRPr="00CE7C74">
        <w:t>:595–596.</w:t>
      </w:r>
    </w:p>
    <w:p w14:paraId="4FB057FA" w14:textId="77777777" w:rsidR="00CE7C74" w:rsidRPr="00CE7C74" w:rsidRDefault="00CE7C74" w:rsidP="00E4071E">
      <w:pPr>
        <w:pStyle w:val="Bibliography"/>
      </w:pPr>
      <w:r w:rsidRPr="00CE7C74">
        <w:t xml:space="preserve">15 </w:t>
      </w:r>
      <w:r w:rsidRPr="00CE7C74">
        <w:tab/>
        <w:t xml:space="preserve">Banaschak S, Werwein M, Brinkmann B, Hauber I. Human immunodeficiency virus type 1 infection after sexual abuse: value of nucleic acid sequence analysis in identifying the offender. </w:t>
      </w:r>
      <w:r w:rsidRPr="00CE7C74">
        <w:rPr>
          <w:i/>
          <w:iCs/>
        </w:rPr>
        <w:t>Clin Infect Dis Off Publ Infect Dis Soc Am</w:t>
      </w:r>
      <w:r w:rsidRPr="00CE7C74">
        <w:t xml:space="preserve"> 2000; </w:t>
      </w:r>
      <w:r w:rsidRPr="00CE7C74">
        <w:rPr>
          <w:b/>
          <w:bCs/>
        </w:rPr>
        <w:t>31</w:t>
      </w:r>
      <w:r w:rsidRPr="00CE7C74">
        <w:t>:1098–1100.</w:t>
      </w:r>
    </w:p>
    <w:p w14:paraId="3B2BE48B" w14:textId="77777777" w:rsidR="00CE7C74" w:rsidRPr="00CE7C74" w:rsidRDefault="00CE7C74" w:rsidP="00E4071E">
      <w:pPr>
        <w:pStyle w:val="Bibliography"/>
      </w:pPr>
      <w:r w:rsidRPr="00CE7C74">
        <w:t xml:space="preserve">16 </w:t>
      </w:r>
      <w:r w:rsidRPr="00CE7C74">
        <w:tab/>
        <w:t xml:space="preserve">Machuca R, Jørgensen LB, Theilade P, Nielsen C. Molecular investigation of transmission of human immunodeficiency virus type 1 in a criminal case. </w:t>
      </w:r>
      <w:r w:rsidRPr="00CE7C74">
        <w:rPr>
          <w:i/>
          <w:iCs/>
        </w:rPr>
        <w:t>Clin Diagn Lab Immunol</w:t>
      </w:r>
      <w:r w:rsidRPr="00CE7C74">
        <w:t xml:space="preserve"> 2001; </w:t>
      </w:r>
      <w:r w:rsidRPr="00CE7C74">
        <w:rPr>
          <w:b/>
          <w:bCs/>
        </w:rPr>
        <w:t>8</w:t>
      </w:r>
      <w:r w:rsidRPr="00CE7C74">
        <w:t>:884–890.</w:t>
      </w:r>
    </w:p>
    <w:p w14:paraId="1DEB705B" w14:textId="77777777" w:rsidR="00CE7C74" w:rsidRPr="00CE7C74" w:rsidRDefault="00CE7C74" w:rsidP="00E4071E">
      <w:pPr>
        <w:pStyle w:val="Bibliography"/>
      </w:pPr>
      <w:r w:rsidRPr="00CE7C74">
        <w:t xml:space="preserve">17 </w:t>
      </w:r>
      <w:r w:rsidRPr="00CE7C74">
        <w:tab/>
        <w:t xml:space="preserve">van der Kuyl AC, Jurriaans S, Back NKT, Sprenger HG, van der Werf TS, Zorgdrager F, </w:t>
      </w:r>
      <w:r w:rsidRPr="00CE7C74">
        <w:rPr>
          <w:i/>
          <w:iCs/>
        </w:rPr>
        <w:t>et al.</w:t>
      </w:r>
      <w:r w:rsidRPr="00CE7C74">
        <w:t xml:space="preserve"> Unusual cluster of HIV type 1 dual infections in Groningen, The Netherlands. </w:t>
      </w:r>
      <w:r w:rsidRPr="00CE7C74">
        <w:rPr>
          <w:i/>
          <w:iCs/>
        </w:rPr>
        <w:t>AIDS Res Hum Retroviruses</w:t>
      </w:r>
      <w:r w:rsidRPr="00CE7C74">
        <w:t xml:space="preserve"> 2011; </w:t>
      </w:r>
      <w:r w:rsidRPr="00CE7C74">
        <w:rPr>
          <w:b/>
          <w:bCs/>
        </w:rPr>
        <w:t>27</w:t>
      </w:r>
      <w:r w:rsidRPr="00CE7C74">
        <w:t>:429–433.</w:t>
      </w:r>
    </w:p>
    <w:p w14:paraId="6C420DF3" w14:textId="77777777" w:rsidR="00CE7C74" w:rsidRPr="00CE7C74" w:rsidRDefault="00CE7C74" w:rsidP="00E4071E">
      <w:pPr>
        <w:pStyle w:val="Bibliography"/>
      </w:pPr>
      <w:r w:rsidRPr="00CE7C74">
        <w:t xml:space="preserve">18 </w:t>
      </w:r>
      <w:r w:rsidRPr="00CE7C74">
        <w:tab/>
        <w:t xml:space="preserve">Birch CJ, McCaw RF, Bulach DM, Revill PA, Carter JT, Tomnay J, </w:t>
      </w:r>
      <w:r w:rsidRPr="00CE7C74">
        <w:rPr>
          <w:i/>
          <w:iCs/>
        </w:rPr>
        <w:t>et al.</w:t>
      </w:r>
      <w:r w:rsidRPr="00CE7C74">
        <w:t xml:space="preserve"> Molecular analysis of human immunodeficiency virus strains associated with a case of criminal transmission of the virus. </w:t>
      </w:r>
      <w:r w:rsidRPr="00CE7C74">
        <w:rPr>
          <w:i/>
          <w:iCs/>
        </w:rPr>
        <w:t>J Infect Dis</w:t>
      </w:r>
      <w:r w:rsidRPr="00CE7C74">
        <w:t xml:space="preserve"> 2000; </w:t>
      </w:r>
      <w:r w:rsidRPr="00CE7C74">
        <w:rPr>
          <w:b/>
          <w:bCs/>
        </w:rPr>
        <w:t>182</w:t>
      </w:r>
      <w:r w:rsidRPr="00CE7C74">
        <w:t>:941–944.</w:t>
      </w:r>
    </w:p>
    <w:p w14:paraId="3D1E1AA3" w14:textId="77777777" w:rsidR="00CE7C74" w:rsidRPr="00CE7C74" w:rsidRDefault="00CE7C74" w:rsidP="00E4071E">
      <w:pPr>
        <w:pStyle w:val="Bibliography"/>
      </w:pPr>
      <w:r w:rsidRPr="00CE7C74">
        <w:t xml:space="preserve">19 </w:t>
      </w:r>
      <w:r w:rsidRPr="00CE7C74">
        <w:tab/>
        <w:t xml:space="preserve">Lemey P, Van Dooren S, Van Laethem K, Schrooten Y, Derdelinckx I, Goubau P, </w:t>
      </w:r>
      <w:r w:rsidRPr="00CE7C74">
        <w:rPr>
          <w:i/>
          <w:iCs/>
        </w:rPr>
        <w:t>et al.</w:t>
      </w:r>
      <w:r w:rsidRPr="00CE7C74">
        <w:t xml:space="preserve"> Molecular testing of multiple HIV-1 transmissions in a criminal case. </w:t>
      </w:r>
      <w:r w:rsidRPr="00CE7C74">
        <w:rPr>
          <w:i/>
          <w:iCs/>
        </w:rPr>
        <w:t>AIDS Lond Engl</w:t>
      </w:r>
      <w:r w:rsidRPr="00CE7C74">
        <w:t xml:space="preserve"> 2005; </w:t>
      </w:r>
      <w:r w:rsidRPr="00CE7C74">
        <w:rPr>
          <w:b/>
          <w:bCs/>
        </w:rPr>
        <w:t>19</w:t>
      </w:r>
      <w:r w:rsidRPr="00CE7C74">
        <w:t>:1649–1658.</w:t>
      </w:r>
    </w:p>
    <w:p w14:paraId="46F0C6B1" w14:textId="77777777" w:rsidR="00CE7C74" w:rsidRPr="00CE7C74" w:rsidRDefault="00CE7C74" w:rsidP="00E4071E">
      <w:pPr>
        <w:pStyle w:val="Bibliography"/>
      </w:pPr>
      <w:r w:rsidRPr="00CE7C74">
        <w:t xml:space="preserve">20 </w:t>
      </w:r>
      <w:r w:rsidRPr="00CE7C74">
        <w:tab/>
        <w:t xml:space="preserve">Bird SM, Brown AJ. Criminalisation of HIV transmission: implications for public health in Scotland. </w:t>
      </w:r>
      <w:r w:rsidRPr="00CE7C74">
        <w:rPr>
          <w:i/>
          <w:iCs/>
        </w:rPr>
        <w:t>BMJ</w:t>
      </w:r>
      <w:r w:rsidRPr="00CE7C74">
        <w:t xml:space="preserve"> 2001; </w:t>
      </w:r>
      <w:r w:rsidRPr="00CE7C74">
        <w:rPr>
          <w:b/>
          <w:bCs/>
        </w:rPr>
        <w:t>323</w:t>
      </w:r>
      <w:r w:rsidRPr="00CE7C74">
        <w:t>:1174–1177.</w:t>
      </w:r>
    </w:p>
    <w:p w14:paraId="1E034839" w14:textId="77777777" w:rsidR="00CE7C74" w:rsidRPr="00CE7C74" w:rsidRDefault="00CE7C74" w:rsidP="00E4071E">
      <w:pPr>
        <w:pStyle w:val="Bibliography"/>
      </w:pPr>
      <w:r w:rsidRPr="00CE7C74">
        <w:t xml:space="preserve">21 </w:t>
      </w:r>
      <w:r w:rsidRPr="00CE7C74">
        <w:tab/>
        <w:t xml:space="preserve">Goedhals D, Rossouw I, Hallbauer U, Mamabolo M, de Oliveira T. The tainted milk of human kindness. </w:t>
      </w:r>
      <w:r w:rsidRPr="00CE7C74">
        <w:rPr>
          <w:i/>
          <w:iCs/>
        </w:rPr>
        <w:t>Lancet Lond Engl</w:t>
      </w:r>
      <w:r w:rsidRPr="00CE7C74">
        <w:t xml:space="preserve"> 2012; </w:t>
      </w:r>
      <w:r w:rsidRPr="00CE7C74">
        <w:rPr>
          <w:b/>
          <w:bCs/>
        </w:rPr>
        <w:t>380</w:t>
      </w:r>
      <w:r w:rsidRPr="00CE7C74">
        <w:t>:702.</w:t>
      </w:r>
    </w:p>
    <w:p w14:paraId="7EF676F7" w14:textId="77777777" w:rsidR="00CE7C74" w:rsidRPr="00CE7C74" w:rsidRDefault="00CE7C74" w:rsidP="00E4071E">
      <w:pPr>
        <w:pStyle w:val="Bibliography"/>
      </w:pPr>
      <w:r w:rsidRPr="00CE7C74">
        <w:t xml:space="preserve">22 </w:t>
      </w:r>
      <w:r w:rsidRPr="00CE7C74">
        <w:tab/>
        <w:t xml:space="preserve">de Oliveira T, Pybus OG, Rambaut A, Salemi M, Cassol S, Ciccozzi M, </w:t>
      </w:r>
      <w:r w:rsidRPr="00CE7C74">
        <w:rPr>
          <w:i/>
          <w:iCs/>
        </w:rPr>
        <w:t>et al.</w:t>
      </w:r>
      <w:r w:rsidRPr="00CE7C74">
        <w:t xml:space="preserve"> Molecular epidemiology: HIV-1 and HCV sequences from Libyan outbreak. </w:t>
      </w:r>
      <w:r w:rsidRPr="00CE7C74">
        <w:rPr>
          <w:i/>
          <w:iCs/>
        </w:rPr>
        <w:t>Nature</w:t>
      </w:r>
      <w:r w:rsidRPr="00CE7C74">
        <w:t xml:space="preserve"> 2006; </w:t>
      </w:r>
      <w:r w:rsidRPr="00CE7C74">
        <w:rPr>
          <w:b/>
          <w:bCs/>
        </w:rPr>
        <w:t>444</w:t>
      </w:r>
      <w:r w:rsidRPr="00CE7C74">
        <w:t>:836–837.</w:t>
      </w:r>
    </w:p>
    <w:p w14:paraId="503ECDC7" w14:textId="77777777" w:rsidR="00CE7C74" w:rsidRPr="00CE7C74" w:rsidRDefault="00CE7C74" w:rsidP="00E4071E">
      <w:pPr>
        <w:pStyle w:val="Bibliography"/>
      </w:pPr>
      <w:r w:rsidRPr="00CE7C74">
        <w:t xml:space="preserve">23 </w:t>
      </w:r>
      <w:r w:rsidRPr="00CE7C74">
        <w:tab/>
        <w:t xml:space="preserve">Matsuda EM, Coelho LPO, Pimentel VF, Onias HB, Brigido LF de M. An HIV-1 transmission case possibly associated with manicure care. </w:t>
      </w:r>
      <w:r w:rsidRPr="00CE7C74">
        <w:rPr>
          <w:i/>
          <w:iCs/>
        </w:rPr>
        <w:t>AIDS Res Hum Retroviruses</w:t>
      </w:r>
      <w:r w:rsidRPr="00CE7C74">
        <w:t xml:space="preserve"> 2014; </w:t>
      </w:r>
      <w:r w:rsidRPr="00CE7C74">
        <w:rPr>
          <w:b/>
          <w:bCs/>
        </w:rPr>
        <w:t>30</w:t>
      </w:r>
      <w:r w:rsidRPr="00CE7C74">
        <w:t>:1150–1153.</w:t>
      </w:r>
    </w:p>
    <w:p w14:paraId="14692270" w14:textId="77777777" w:rsidR="00CE7C74" w:rsidRPr="00E4071E" w:rsidRDefault="00CE7C74" w:rsidP="00E4071E">
      <w:pPr>
        <w:pStyle w:val="Bibliography"/>
        <w:rPr>
          <w:lang w:val="pt-BR"/>
        </w:rPr>
      </w:pPr>
      <w:r w:rsidRPr="00CE7C74">
        <w:t xml:space="preserve">24 </w:t>
      </w:r>
      <w:r w:rsidRPr="00CE7C74">
        <w:tab/>
        <w:t xml:space="preserve">González-Candelas F, Bracho MA, Wróbel B, Moya A. Molecular evolution in court: analysis of a large hepatitis C virus outbreak from an evolving source. </w:t>
      </w:r>
      <w:r w:rsidRPr="00E4071E">
        <w:rPr>
          <w:i/>
          <w:iCs/>
          <w:lang w:val="pt-BR"/>
        </w:rPr>
        <w:t>BMC Biol</w:t>
      </w:r>
      <w:r w:rsidRPr="00E4071E">
        <w:rPr>
          <w:lang w:val="pt-BR"/>
        </w:rPr>
        <w:t xml:space="preserve"> 2013; </w:t>
      </w:r>
      <w:r w:rsidRPr="00E4071E">
        <w:rPr>
          <w:b/>
          <w:bCs/>
          <w:lang w:val="pt-BR"/>
        </w:rPr>
        <w:t>11</w:t>
      </w:r>
      <w:r w:rsidRPr="00E4071E">
        <w:rPr>
          <w:lang w:val="pt-BR"/>
        </w:rPr>
        <w:t>:76.</w:t>
      </w:r>
    </w:p>
    <w:p w14:paraId="205ADFAE" w14:textId="77777777" w:rsidR="00CE7C74" w:rsidRPr="00C378D5" w:rsidRDefault="00CE7C74" w:rsidP="00E4071E">
      <w:pPr>
        <w:pStyle w:val="Bibliography"/>
      </w:pPr>
      <w:r w:rsidRPr="00E4071E">
        <w:rPr>
          <w:lang w:val="pt-BR"/>
        </w:rPr>
        <w:t xml:space="preserve">25 </w:t>
      </w:r>
      <w:r w:rsidRPr="00E4071E">
        <w:rPr>
          <w:lang w:val="pt-BR"/>
        </w:rPr>
        <w:tab/>
        <w:t xml:space="preserve">Echevarría JM, León P, Domingo CJ, López JA, Elola C, Madurga M, </w:t>
      </w:r>
      <w:r w:rsidRPr="00E4071E">
        <w:rPr>
          <w:i/>
          <w:iCs/>
          <w:lang w:val="pt-BR"/>
        </w:rPr>
        <w:t>et al.</w:t>
      </w:r>
      <w:r w:rsidRPr="00E4071E">
        <w:rPr>
          <w:lang w:val="pt-BR"/>
        </w:rPr>
        <w:t xml:space="preserve"> </w:t>
      </w:r>
      <w:r w:rsidRPr="00CE7C74">
        <w:t xml:space="preserve">Laboratory diagnosis and molecular epidemiology of an outbreak of hepatitis C virus infection among recipients of human intravenous immunoglobulin in Spain. </w:t>
      </w:r>
      <w:r w:rsidRPr="0057322D">
        <w:rPr>
          <w:i/>
          <w:iCs/>
        </w:rPr>
        <w:t>Transfusion (Paris)</w:t>
      </w:r>
      <w:r w:rsidRPr="00C378D5">
        <w:t xml:space="preserve"> 1996; </w:t>
      </w:r>
      <w:r w:rsidRPr="00C378D5">
        <w:rPr>
          <w:b/>
          <w:bCs/>
        </w:rPr>
        <w:t>36</w:t>
      </w:r>
      <w:r w:rsidRPr="00C378D5">
        <w:t>:725–730.</w:t>
      </w:r>
    </w:p>
    <w:p w14:paraId="5943EA81" w14:textId="77777777" w:rsidR="00CE7C74" w:rsidRPr="00CE7C74" w:rsidRDefault="00CE7C74" w:rsidP="00E4071E">
      <w:pPr>
        <w:pStyle w:val="Bibliography"/>
      </w:pPr>
      <w:r w:rsidRPr="00CE7C74">
        <w:t xml:space="preserve">26 </w:t>
      </w:r>
      <w:r w:rsidRPr="00CE7C74">
        <w:tab/>
        <w:t xml:space="preserve">Vandamme A-M, Pybus OG. Viral phylogeny in court: the unusual case of the Valencian anesthetist. </w:t>
      </w:r>
      <w:r w:rsidRPr="00CE7C74">
        <w:rPr>
          <w:i/>
          <w:iCs/>
        </w:rPr>
        <w:t>BMC Biol</w:t>
      </w:r>
      <w:r w:rsidRPr="00CE7C74">
        <w:t xml:space="preserve"> 2013; </w:t>
      </w:r>
      <w:r w:rsidRPr="00CE7C74">
        <w:rPr>
          <w:b/>
          <w:bCs/>
        </w:rPr>
        <w:t>11</w:t>
      </w:r>
      <w:r w:rsidRPr="00CE7C74">
        <w:t>:83.</w:t>
      </w:r>
    </w:p>
    <w:p w14:paraId="1D883DF8" w14:textId="77777777" w:rsidR="00CE7C74" w:rsidRPr="00CE7C74" w:rsidRDefault="00CE7C74" w:rsidP="00E4071E">
      <w:pPr>
        <w:pStyle w:val="Bibliography"/>
      </w:pPr>
      <w:r w:rsidRPr="00CE7C74">
        <w:lastRenderedPageBreak/>
        <w:t xml:space="preserve">27 </w:t>
      </w:r>
      <w:r w:rsidRPr="00CE7C74">
        <w:tab/>
        <w:t xml:space="preserve">Metzker ML, Mindell DP, Liu X-M, Ptak RG, Gibbs RA, Hillis DM. Molecular evidence of HIV-1 transmission in a criminal case. </w:t>
      </w:r>
      <w:r w:rsidRPr="00CE7C74">
        <w:rPr>
          <w:i/>
          <w:iCs/>
        </w:rPr>
        <w:t>Proc Natl Acad Sci U S A</w:t>
      </w:r>
      <w:r w:rsidRPr="00CE7C74">
        <w:t xml:space="preserve"> 2002; </w:t>
      </w:r>
      <w:r w:rsidRPr="00CE7C74">
        <w:rPr>
          <w:b/>
          <w:bCs/>
        </w:rPr>
        <w:t>99</w:t>
      </w:r>
      <w:r w:rsidRPr="00CE7C74">
        <w:t>:14292–14297.</w:t>
      </w:r>
    </w:p>
    <w:p w14:paraId="0EBE042D" w14:textId="77777777" w:rsidR="00CE7C74" w:rsidRPr="00CE7C74" w:rsidRDefault="00CE7C74" w:rsidP="00E4071E">
      <w:pPr>
        <w:pStyle w:val="Bibliography"/>
      </w:pPr>
      <w:r w:rsidRPr="00CE7C74">
        <w:t xml:space="preserve">28 </w:t>
      </w:r>
      <w:r w:rsidRPr="00CE7C74">
        <w:tab/>
        <w:t xml:space="preserve">Scaduto DI, Brown JM, Haaland WC, Zwickl DJ, Hillis DM, Metzker ML. Source identification in two criminal cases using phylogenetic analysis of HIV-1 DNA sequences. </w:t>
      </w:r>
      <w:r w:rsidRPr="00CE7C74">
        <w:rPr>
          <w:i/>
          <w:iCs/>
        </w:rPr>
        <w:t>Proc Natl Acad Sci U S A</w:t>
      </w:r>
      <w:r w:rsidRPr="00CE7C74">
        <w:t xml:space="preserve"> 2010; </w:t>
      </w:r>
      <w:r w:rsidRPr="00CE7C74">
        <w:rPr>
          <w:b/>
          <w:bCs/>
        </w:rPr>
        <w:t>107</w:t>
      </w:r>
      <w:r w:rsidRPr="00CE7C74">
        <w:t>:21242–21247.</w:t>
      </w:r>
    </w:p>
    <w:p w14:paraId="2AB2E4DA" w14:textId="77777777" w:rsidR="00CE7C74" w:rsidRPr="00CE7C74" w:rsidRDefault="00CE7C74" w:rsidP="00E4071E">
      <w:pPr>
        <w:pStyle w:val="Bibliography"/>
      </w:pPr>
      <w:r w:rsidRPr="00CE7C74">
        <w:t xml:space="preserve">29 </w:t>
      </w:r>
      <w:r w:rsidRPr="00CE7C74">
        <w:tab/>
        <w:t xml:space="preserve">Chen M, Ma Y, Yang C, Yang L, Chen H, Dong L, </w:t>
      </w:r>
      <w:r w:rsidRPr="00CE7C74">
        <w:rPr>
          <w:i/>
          <w:iCs/>
        </w:rPr>
        <w:t>et al.</w:t>
      </w:r>
      <w:r w:rsidRPr="00CE7C74">
        <w:t xml:space="preserve"> The combination of phylogenetic analysis with epidemiological and serological data to track HIV-1 transmission in a sexual transmission case. </w:t>
      </w:r>
      <w:r w:rsidRPr="00CE7C74">
        <w:rPr>
          <w:i/>
          <w:iCs/>
        </w:rPr>
        <w:t>PloS One</w:t>
      </w:r>
      <w:r w:rsidRPr="00CE7C74">
        <w:t xml:space="preserve"> 2015; </w:t>
      </w:r>
      <w:r w:rsidRPr="00CE7C74">
        <w:rPr>
          <w:b/>
          <w:bCs/>
        </w:rPr>
        <w:t>10</w:t>
      </w:r>
      <w:r w:rsidRPr="00CE7C74">
        <w:t>:e0119989.</w:t>
      </w:r>
    </w:p>
    <w:p w14:paraId="2C024302" w14:textId="77777777" w:rsidR="00CE7C74" w:rsidRPr="00CE7C74" w:rsidRDefault="00CE7C74" w:rsidP="00E4071E">
      <w:pPr>
        <w:pStyle w:val="Bibliography"/>
      </w:pPr>
      <w:r w:rsidRPr="00CE7C74">
        <w:t xml:space="preserve">30 </w:t>
      </w:r>
      <w:r w:rsidRPr="00CE7C74">
        <w:tab/>
        <w:t xml:space="preserve">Romero-Severson EO, Bulla I, Leitner T. Phylogenetically resolving epidemiologic linkage. </w:t>
      </w:r>
      <w:r w:rsidRPr="00CE7C74">
        <w:rPr>
          <w:i/>
          <w:iCs/>
        </w:rPr>
        <w:t>Proc Natl Acad Sci U S A</w:t>
      </w:r>
      <w:r w:rsidRPr="00CE7C74">
        <w:t xml:space="preserve"> 2016; </w:t>
      </w:r>
      <w:r w:rsidRPr="00CE7C74">
        <w:rPr>
          <w:b/>
          <w:bCs/>
        </w:rPr>
        <w:t>113</w:t>
      </w:r>
      <w:r w:rsidRPr="00CE7C74">
        <w:t>:2690–2695.</w:t>
      </w:r>
    </w:p>
    <w:p w14:paraId="25CA4489" w14:textId="4FDC8B56" w:rsidR="00CE7C74" w:rsidRPr="00CE7C74" w:rsidRDefault="00CE7C74" w:rsidP="00E4071E">
      <w:pPr>
        <w:pStyle w:val="BodyText"/>
        <w:ind w:firstLine="0"/>
        <w:jc w:val="left"/>
      </w:pPr>
      <w:r>
        <w:fldChar w:fldCharType="end"/>
      </w:r>
    </w:p>
    <w:p w14:paraId="495EC8DC" w14:textId="77777777" w:rsidR="00CE7C74" w:rsidRDefault="00CE7C74" w:rsidP="00A72AFC">
      <w:pPr>
        <w:pStyle w:val="Bibliography1"/>
      </w:pPr>
    </w:p>
    <w:p w14:paraId="16F607D9" w14:textId="77777777" w:rsidR="00CE7C74" w:rsidRDefault="00CE7C74" w:rsidP="00A72AFC">
      <w:pPr>
        <w:pStyle w:val="Bibliography1"/>
      </w:pPr>
    </w:p>
    <w:sectPr w:rsidR="00CE7C74" w:rsidSect="004433F9">
      <w:pgSz w:w="11906" w:h="16838"/>
      <w:pgMar w:top="1418" w:right="1418" w:bottom="1418" w:left="1418"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Unicode MS">
    <w:panose1 w:val="020B0604020202020204"/>
    <w:charset w:val="0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font338">
    <w:altName w:val="MS Mincho"/>
    <w:charset w:val="80"/>
    <w:family w:val="auto"/>
    <w:pitch w:val="variable"/>
  </w:font>
  <w:font w:name="Segoe UI">
    <w:altName w:val="Calibri"/>
    <w:charset w:val="00"/>
    <w:family w:val="swiss"/>
    <w:pitch w:val="variable"/>
    <w:sig w:usb0="E10022FF" w:usb1="C000E47F" w:usb2="00000029" w:usb3="00000000" w:csb0="000001DF" w:csb1="00000000"/>
  </w:font>
  <w:font w:name="Times">
    <w:panose1 w:val="02000500000000000000"/>
    <w:charset w:val="00"/>
    <w:family w:val="roman"/>
    <w:pitch w:val="variable"/>
    <w:sig w:usb0="00000003" w:usb1="00000000" w:usb2="00000000" w:usb3="00000000" w:csb0="00000001" w:csb1="00000000"/>
  </w:font>
  <w:font w:name="Helvetica Neue Light">
    <w:panose1 w:val="02000403000000020004"/>
    <w:charset w:val="00"/>
    <w:family w:val="auto"/>
    <w:pitch w:val="variable"/>
    <w:sig w:usb0="A00002FF" w:usb1="5000205B" w:usb2="00000002" w:usb3="00000000" w:csb0="00000007" w:csb1="00000000"/>
  </w:font>
  <w:font w:name="CMR10">
    <w:panose1 w:val="00000000000000000000"/>
    <w:charset w:val="00"/>
    <w:family w:val="auto"/>
    <w:notTrueType/>
    <w:pitch w:val="default"/>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28AE"/>
    <w:rsid w:val="000800DD"/>
    <w:rsid w:val="000E03A3"/>
    <w:rsid w:val="00147F2C"/>
    <w:rsid w:val="001545FA"/>
    <w:rsid w:val="001638A8"/>
    <w:rsid w:val="0018306C"/>
    <w:rsid w:val="001941FD"/>
    <w:rsid w:val="001B0A90"/>
    <w:rsid w:val="001D0A94"/>
    <w:rsid w:val="00281EB0"/>
    <w:rsid w:val="00292AB6"/>
    <w:rsid w:val="002B08EB"/>
    <w:rsid w:val="002E35D5"/>
    <w:rsid w:val="002E728D"/>
    <w:rsid w:val="002F73FB"/>
    <w:rsid w:val="003256E0"/>
    <w:rsid w:val="00347920"/>
    <w:rsid w:val="00373A0E"/>
    <w:rsid w:val="003877C5"/>
    <w:rsid w:val="00391B64"/>
    <w:rsid w:val="003B7603"/>
    <w:rsid w:val="00400A14"/>
    <w:rsid w:val="00421257"/>
    <w:rsid w:val="00422D79"/>
    <w:rsid w:val="00440433"/>
    <w:rsid w:val="004433F9"/>
    <w:rsid w:val="00475EA2"/>
    <w:rsid w:val="004955D9"/>
    <w:rsid w:val="005115DD"/>
    <w:rsid w:val="00534200"/>
    <w:rsid w:val="005616D1"/>
    <w:rsid w:val="00565241"/>
    <w:rsid w:val="00570351"/>
    <w:rsid w:val="0057322D"/>
    <w:rsid w:val="00585CA0"/>
    <w:rsid w:val="005A3091"/>
    <w:rsid w:val="005B1F2B"/>
    <w:rsid w:val="0061776F"/>
    <w:rsid w:val="00662CA7"/>
    <w:rsid w:val="006871E8"/>
    <w:rsid w:val="006E4C7C"/>
    <w:rsid w:val="00731FF5"/>
    <w:rsid w:val="007C3D87"/>
    <w:rsid w:val="008828AE"/>
    <w:rsid w:val="0090124E"/>
    <w:rsid w:val="0091255C"/>
    <w:rsid w:val="0093064A"/>
    <w:rsid w:val="009376A8"/>
    <w:rsid w:val="009B0276"/>
    <w:rsid w:val="009C586D"/>
    <w:rsid w:val="00A07CF0"/>
    <w:rsid w:val="00A164FA"/>
    <w:rsid w:val="00A43767"/>
    <w:rsid w:val="00A650F0"/>
    <w:rsid w:val="00A72AFC"/>
    <w:rsid w:val="00A858CB"/>
    <w:rsid w:val="00AF0F12"/>
    <w:rsid w:val="00B10F98"/>
    <w:rsid w:val="00B37F26"/>
    <w:rsid w:val="00B92EE8"/>
    <w:rsid w:val="00BE0EBF"/>
    <w:rsid w:val="00C13BCD"/>
    <w:rsid w:val="00C2369C"/>
    <w:rsid w:val="00C378D5"/>
    <w:rsid w:val="00CE7C74"/>
    <w:rsid w:val="00CF4E4E"/>
    <w:rsid w:val="00D44EF8"/>
    <w:rsid w:val="00D87056"/>
    <w:rsid w:val="00DC77A4"/>
    <w:rsid w:val="00DE4B2E"/>
    <w:rsid w:val="00DF096E"/>
    <w:rsid w:val="00E02322"/>
    <w:rsid w:val="00E205D5"/>
    <w:rsid w:val="00E368BB"/>
    <w:rsid w:val="00E4071E"/>
    <w:rsid w:val="00E82AB8"/>
    <w:rsid w:val="00EB4B09"/>
    <w:rsid w:val="00EF72FE"/>
    <w:rsid w:val="00F36E11"/>
    <w:rsid w:val="00F61B64"/>
    <w:rsid w:val="00F83B72"/>
    <w:rsid w:val="00F9047C"/>
    <w:rsid w:val="00FD7237"/>
    <w:rsid w:val="00FE38C5"/>
    <w:rsid w:val="00FE665E"/>
  </w:rsids>
  <m:mathPr>
    <m:mathFont m:val="Cambria Math"/>
    <m:brkBin m:val="before"/>
    <m:brkBinSub m:val="--"/>
    <m:smallFrac m:val="0"/>
    <m:dispDef/>
    <m:lMargin m:val="0"/>
    <m:rMargin m:val="0"/>
    <m:defJc m:val="centerGroup"/>
    <m:wrapIndent m:val="1440"/>
    <m:intLim m:val="subSup"/>
    <m:naryLim m:val="undOvr"/>
  </m:mathPr>
  <w:themeFontLang w:val="nl-BE"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AE6BF"/>
  <w15:chartTrackingRefBased/>
  <w15:docId w15:val="{679ACFE6-BC55-49BC-B4D4-3CEC51725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828AE"/>
    <w:pPr>
      <w:suppressAutoHyphens/>
      <w:spacing w:line="360" w:lineRule="auto"/>
      <w:ind w:firstLine="708"/>
      <w:jc w:val="both"/>
    </w:pPr>
    <w:rPr>
      <w:rFonts w:ascii="Calibri" w:eastAsia="Arial Unicode MS" w:hAnsi="Calibri" w:cs="Calibri"/>
      <w:lang w:val="en-US" w:eastAsia="ar-SA"/>
    </w:rPr>
  </w:style>
  <w:style w:type="paragraph" w:styleId="Heading1">
    <w:name w:val="heading 1"/>
    <w:basedOn w:val="Normal"/>
    <w:next w:val="BodyText"/>
    <w:link w:val="Heading1Char"/>
    <w:qFormat/>
    <w:rsid w:val="008828AE"/>
    <w:pPr>
      <w:keepNext/>
      <w:keepLines/>
      <w:numPr>
        <w:numId w:val="1"/>
      </w:numPr>
      <w:spacing w:before="480" w:after="0"/>
      <w:outlineLvl w:val="0"/>
    </w:pPr>
    <w:rPr>
      <w:rFonts w:ascii="Calibri Light" w:hAnsi="Calibri Light" w:cs="font338"/>
      <w:b/>
      <w:bCs/>
      <w:color w:val="2C6EAB"/>
      <w:sz w:val="32"/>
      <w:szCs w:val="32"/>
    </w:rPr>
  </w:style>
  <w:style w:type="paragraph" w:styleId="Heading2">
    <w:name w:val="heading 2"/>
    <w:basedOn w:val="Normal"/>
    <w:next w:val="BodyText"/>
    <w:link w:val="Heading2Char"/>
    <w:qFormat/>
    <w:rsid w:val="008828AE"/>
    <w:pPr>
      <w:keepNext/>
      <w:keepLines/>
      <w:numPr>
        <w:ilvl w:val="1"/>
        <w:numId w:val="1"/>
      </w:numPr>
      <w:spacing w:before="200" w:after="0"/>
      <w:outlineLvl w:val="1"/>
    </w:pPr>
    <w:rPr>
      <w:rFonts w:ascii="Calibri Light" w:hAnsi="Calibri Light" w:cs="font338"/>
      <w:b/>
      <w:bCs/>
      <w:color w:val="5B9BD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828AE"/>
    <w:rPr>
      <w:rFonts w:ascii="Calibri Light" w:eastAsia="Arial Unicode MS" w:hAnsi="Calibri Light" w:cs="font338"/>
      <w:b/>
      <w:bCs/>
      <w:color w:val="2C6EAB"/>
      <w:sz w:val="32"/>
      <w:szCs w:val="32"/>
      <w:lang w:val="en-US" w:eastAsia="ar-SA"/>
    </w:rPr>
  </w:style>
  <w:style w:type="character" w:customStyle="1" w:styleId="Heading2Char">
    <w:name w:val="Heading 2 Char"/>
    <w:basedOn w:val="DefaultParagraphFont"/>
    <w:link w:val="Heading2"/>
    <w:rsid w:val="008828AE"/>
    <w:rPr>
      <w:rFonts w:ascii="Calibri Light" w:eastAsia="Arial Unicode MS" w:hAnsi="Calibri Light" w:cs="font338"/>
      <w:b/>
      <w:bCs/>
      <w:color w:val="5B9BD5"/>
      <w:sz w:val="26"/>
      <w:szCs w:val="26"/>
      <w:lang w:val="en-US" w:eastAsia="ar-SA"/>
    </w:rPr>
  </w:style>
  <w:style w:type="character" w:styleId="Hyperlink">
    <w:name w:val="Hyperlink"/>
    <w:rsid w:val="008828AE"/>
    <w:rPr>
      <w:color w:val="0563C1"/>
      <w:u w:val="single"/>
    </w:rPr>
  </w:style>
  <w:style w:type="paragraph" w:customStyle="1" w:styleId="ListParagraph1">
    <w:name w:val="List Paragraph1"/>
    <w:basedOn w:val="Normal"/>
    <w:rsid w:val="008828AE"/>
    <w:pPr>
      <w:ind w:left="720"/>
    </w:pPr>
  </w:style>
  <w:style w:type="character" w:styleId="CommentReference">
    <w:name w:val="annotation reference"/>
    <w:uiPriority w:val="99"/>
    <w:semiHidden/>
    <w:unhideWhenUsed/>
    <w:rsid w:val="008828AE"/>
    <w:rPr>
      <w:sz w:val="16"/>
      <w:szCs w:val="16"/>
    </w:rPr>
  </w:style>
  <w:style w:type="paragraph" w:styleId="CommentText">
    <w:name w:val="annotation text"/>
    <w:basedOn w:val="Normal"/>
    <w:link w:val="CommentTextChar"/>
    <w:uiPriority w:val="99"/>
    <w:semiHidden/>
    <w:unhideWhenUsed/>
    <w:rsid w:val="008828AE"/>
    <w:rPr>
      <w:sz w:val="20"/>
      <w:szCs w:val="20"/>
    </w:rPr>
  </w:style>
  <w:style w:type="character" w:customStyle="1" w:styleId="CommentTextChar">
    <w:name w:val="Comment Text Char"/>
    <w:basedOn w:val="DefaultParagraphFont"/>
    <w:link w:val="CommentText"/>
    <w:uiPriority w:val="99"/>
    <w:semiHidden/>
    <w:rsid w:val="008828AE"/>
    <w:rPr>
      <w:rFonts w:ascii="Calibri" w:eastAsia="Arial Unicode MS" w:hAnsi="Calibri" w:cs="Calibri"/>
      <w:sz w:val="20"/>
      <w:szCs w:val="20"/>
      <w:lang w:val="en-US" w:eastAsia="ar-SA"/>
    </w:rPr>
  </w:style>
  <w:style w:type="paragraph" w:styleId="BodyText">
    <w:name w:val="Body Text"/>
    <w:basedOn w:val="Normal"/>
    <w:link w:val="BodyTextChar"/>
    <w:uiPriority w:val="99"/>
    <w:semiHidden/>
    <w:unhideWhenUsed/>
    <w:rsid w:val="008828AE"/>
    <w:pPr>
      <w:spacing w:after="120"/>
    </w:pPr>
  </w:style>
  <w:style w:type="character" w:customStyle="1" w:styleId="BodyTextChar">
    <w:name w:val="Body Text Char"/>
    <w:basedOn w:val="DefaultParagraphFont"/>
    <w:link w:val="BodyText"/>
    <w:uiPriority w:val="99"/>
    <w:semiHidden/>
    <w:rsid w:val="008828AE"/>
    <w:rPr>
      <w:rFonts w:ascii="Calibri" w:eastAsia="Arial Unicode MS" w:hAnsi="Calibri" w:cs="Calibri"/>
      <w:lang w:val="en-US" w:eastAsia="ar-SA"/>
    </w:rPr>
  </w:style>
  <w:style w:type="paragraph" w:styleId="BalloonText">
    <w:name w:val="Balloon Text"/>
    <w:basedOn w:val="Normal"/>
    <w:link w:val="BalloonTextChar"/>
    <w:uiPriority w:val="99"/>
    <w:semiHidden/>
    <w:unhideWhenUsed/>
    <w:rsid w:val="008828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28AE"/>
    <w:rPr>
      <w:rFonts w:ascii="Segoe UI" w:eastAsia="Arial Unicode MS" w:hAnsi="Segoe UI" w:cs="Segoe UI"/>
      <w:sz w:val="18"/>
      <w:szCs w:val="18"/>
      <w:lang w:val="en-US" w:eastAsia="ar-SA"/>
    </w:rPr>
  </w:style>
  <w:style w:type="character" w:customStyle="1" w:styleId="CommentTextChar1">
    <w:name w:val="Comment Text Char1"/>
    <w:uiPriority w:val="99"/>
    <w:semiHidden/>
    <w:rsid w:val="0090124E"/>
    <w:rPr>
      <w:rFonts w:ascii="Calibri" w:eastAsia="Arial Unicode MS" w:hAnsi="Calibri" w:cs="Calibri"/>
      <w:lang w:val="en-US" w:eastAsia="ar-SA"/>
    </w:rPr>
  </w:style>
  <w:style w:type="character" w:styleId="Emphasis">
    <w:name w:val="Emphasis"/>
    <w:uiPriority w:val="20"/>
    <w:qFormat/>
    <w:rsid w:val="0090124E"/>
    <w:rPr>
      <w:i/>
      <w:iCs/>
    </w:rPr>
  </w:style>
  <w:style w:type="character" w:styleId="FollowedHyperlink">
    <w:name w:val="FollowedHyperlink"/>
    <w:basedOn w:val="DefaultParagraphFont"/>
    <w:uiPriority w:val="99"/>
    <w:semiHidden/>
    <w:unhideWhenUsed/>
    <w:rsid w:val="0090124E"/>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6871E8"/>
    <w:pPr>
      <w:spacing w:line="240" w:lineRule="auto"/>
    </w:pPr>
    <w:rPr>
      <w:b/>
      <w:bCs/>
    </w:rPr>
  </w:style>
  <w:style w:type="character" w:customStyle="1" w:styleId="CommentSubjectChar">
    <w:name w:val="Comment Subject Char"/>
    <w:basedOn w:val="CommentTextChar"/>
    <w:link w:val="CommentSubject"/>
    <w:uiPriority w:val="99"/>
    <w:semiHidden/>
    <w:rsid w:val="006871E8"/>
    <w:rPr>
      <w:rFonts w:ascii="Calibri" w:eastAsia="Arial Unicode MS" w:hAnsi="Calibri" w:cs="Calibri"/>
      <w:b/>
      <w:bCs/>
      <w:sz w:val="20"/>
      <w:szCs w:val="20"/>
      <w:lang w:val="en-US" w:eastAsia="ar-SA"/>
    </w:rPr>
  </w:style>
  <w:style w:type="paragraph" w:customStyle="1" w:styleId="Bibliography1">
    <w:name w:val="Bibliography1"/>
    <w:basedOn w:val="Normal"/>
    <w:rsid w:val="00475EA2"/>
    <w:pPr>
      <w:tabs>
        <w:tab w:val="left" w:pos="380"/>
      </w:tabs>
      <w:suppressAutoHyphens w:val="0"/>
      <w:spacing w:after="240" w:line="100" w:lineRule="atLeast"/>
      <w:ind w:left="384" w:hanging="384"/>
      <w:jc w:val="left"/>
    </w:pPr>
    <w:rPr>
      <w:rFonts w:ascii="Times New Roman" w:eastAsia="Times New Roman" w:hAnsi="Times New Roman" w:cs="Times New Roman"/>
      <w:sz w:val="24"/>
      <w:szCs w:val="24"/>
      <w:lang w:eastAsia="en-US"/>
    </w:rPr>
  </w:style>
  <w:style w:type="paragraph" w:styleId="Revision">
    <w:name w:val="Revision"/>
    <w:hidden/>
    <w:uiPriority w:val="99"/>
    <w:semiHidden/>
    <w:rsid w:val="003B7603"/>
    <w:pPr>
      <w:spacing w:after="0" w:line="240" w:lineRule="auto"/>
    </w:pPr>
    <w:rPr>
      <w:rFonts w:ascii="Calibri" w:eastAsia="Arial Unicode MS" w:hAnsi="Calibri" w:cs="Calibri"/>
      <w:lang w:val="en-US" w:eastAsia="ar-SA"/>
    </w:rPr>
  </w:style>
  <w:style w:type="paragraph" w:styleId="Bibliography">
    <w:name w:val="Bibliography"/>
    <w:basedOn w:val="Normal"/>
    <w:next w:val="Normal"/>
    <w:uiPriority w:val="37"/>
    <w:unhideWhenUsed/>
    <w:rsid w:val="00CE7C74"/>
    <w:pPr>
      <w:tabs>
        <w:tab w:val="left" w:pos="380"/>
      </w:tabs>
      <w:spacing w:after="240" w:line="240" w:lineRule="auto"/>
      <w:ind w:left="384" w:hanging="384"/>
    </w:pPr>
  </w:style>
  <w:style w:type="character" w:styleId="LineNumber">
    <w:name w:val="line number"/>
    <w:basedOn w:val="DefaultParagraphFont"/>
    <w:uiPriority w:val="99"/>
    <w:semiHidden/>
    <w:unhideWhenUsed/>
    <w:rsid w:val="00E407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5633782">
      <w:bodyDiv w:val="1"/>
      <w:marLeft w:val="0"/>
      <w:marRight w:val="0"/>
      <w:marTop w:val="0"/>
      <w:marBottom w:val="0"/>
      <w:divBdr>
        <w:top w:val="none" w:sz="0" w:space="0" w:color="auto"/>
        <w:left w:val="none" w:sz="0" w:space="0" w:color="auto"/>
        <w:bottom w:val="none" w:sz="0" w:space="0" w:color="auto"/>
        <w:right w:val="none" w:sz="0" w:space="0" w:color="auto"/>
      </w:divBdr>
    </w:div>
    <w:div w:id="583951765">
      <w:bodyDiv w:val="1"/>
      <w:marLeft w:val="0"/>
      <w:marRight w:val="0"/>
      <w:marTop w:val="0"/>
      <w:marBottom w:val="0"/>
      <w:divBdr>
        <w:top w:val="none" w:sz="0" w:space="0" w:color="auto"/>
        <w:left w:val="none" w:sz="0" w:space="0" w:color="auto"/>
        <w:bottom w:val="none" w:sz="0" w:space="0" w:color="auto"/>
        <w:right w:val="none" w:sz="0" w:space="0" w:color="auto"/>
      </w:divBdr>
    </w:div>
    <w:div w:id="949357255">
      <w:bodyDiv w:val="1"/>
      <w:marLeft w:val="0"/>
      <w:marRight w:val="0"/>
      <w:marTop w:val="0"/>
      <w:marBottom w:val="0"/>
      <w:divBdr>
        <w:top w:val="none" w:sz="0" w:space="0" w:color="auto"/>
        <w:left w:val="none" w:sz="0" w:space="0" w:color="auto"/>
        <w:bottom w:val="none" w:sz="0" w:space="0" w:color="auto"/>
        <w:right w:val="none" w:sz="0" w:space="0" w:color="auto"/>
      </w:divBdr>
    </w:div>
    <w:div w:id="1265532370">
      <w:bodyDiv w:val="1"/>
      <w:marLeft w:val="0"/>
      <w:marRight w:val="0"/>
      <w:marTop w:val="0"/>
      <w:marBottom w:val="0"/>
      <w:divBdr>
        <w:top w:val="none" w:sz="0" w:space="0" w:color="auto"/>
        <w:left w:val="none" w:sz="0" w:space="0" w:color="auto"/>
        <w:bottom w:val="none" w:sz="0" w:space="0" w:color="auto"/>
        <w:right w:val="none" w:sz="0" w:space="0" w:color="auto"/>
      </w:divBdr>
    </w:div>
    <w:div w:id="1780181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biorxiv.org/content/early/2017/04/21/129387"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19029</Words>
  <Characters>108470</Characters>
  <Application>Microsoft Macintosh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UZL</Company>
  <LinksUpToDate>false</LinksUpToDate>
  <CharactersWithSpaces>127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mie Vandamme</dc:creator>
  <cp:keywords/>
  <dc:description/>
  <cp:lastModifiedBy>Microsoft Office User</cp:lastModifiedBy>
  <cp:revision>3</cp:revision>
  <cp:lastPrinted>2017-06-22T17:13:00Z</cp:lastPrinted>
  <dcterms:created xsi:type="dcterms:W3CDTF">2017-06-22T16:59:00Z</dcterms:created>
  <dcterms:modified xsi:type="dcterms:W3CDTF">2017-06-26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0"&gt;&lt;session id="VeEVpNxI"/&gt;&lt;style id="http://www.zotero.org/styles/aids"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